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704A1C" w:rsidRPr="0000745F">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Default="00704A1C" w:rsidP="00F96D30">
      <w:pPr>
        <w:pStyle w:val="Subjudul"/>
        <w:numPr>
          <w:ilvl w:val="0"/>
          <w:numId w:val="0"/>
        </w:numPr>
        <w:jc w:val="both"/>
        <w:rPr>
          <w:b w:val="0"/>
          <w:szCs w:val="28"/>
        </w:rPr>
      </w:pPr>
      <w:r>
        <w:rPr>
          <w:b w:val="0"/>
          <w:szCs w:val="28"/>
        </w:rPr>
        <w:t>Iklim dan cuaca adalah materi yang sudah diajarkan kepada siswa sekolah dasar dalam sistem pendidikan indo</w:t>
      </w:r>
      <w:r w:rsidR="00F96D30">
        <w:rPr>
          <w:b w:val="0"/>
          <w:szCs w:val="28"/>
        </w:rPr>
        <w:t xml:space="preserve">nesia </w:t>
      </w:r>
      <w:r w:rsidR="008D4248">
        <w:rPr>
          <w:b w:val="0"/>
          <w:szCs w:val="28"/>
        </w:rPr>
        <w:t>tepat</w:t>
      </w:r>
      <w:r w:rsidR="00F96D30">
        <w:rPr>
          <w:b w:val="0"/>
          <w:szCs w:val="28"/>
        </w:rPr>
        <w:t xml:space="preserve">nya pada kurikulum 2013. </w:t>
      </w:r>
      <w:r w:rsidR="00F96D30" w:rsidRPr="00F96D30">
        <w:rPr>
          <w:b w:val="0"/>
          <w:szCs w:val="28"/>
        </w:rPr>
        <w:t>Mempelajari iklim dan cuaca, akan membuat anak lebih mengenal lingkungan sekitarnya, anak akan mengetahui penyebab terjadinya suatu fenomena dan kejadian alam di sekitar mereka.</w:t>
      </w:r>
      <w:r w:rsidR="00F96D30">
        <w:rPr>
          <w:b w:val="0"/>
          <w:szCs w:val="28"/>
        </w:rPr>
        <w:t xml:space="preserve"> </w:t>
      </w:r>
      <w:r w:rsidR="00F96D30" w:rsidRPr="00F96D30">
        <w:rPr>
          <w:b w:val="0"/>
          <w:szCs w:val="28"/>
        </w:rPr>
        <w:t>Namun karena kurangnya media pembelajaran, metode pembelajaran di SDN 02 Gonilan masih menggunakan metode konvensional, dimana guru menjelaskan materi kepada murid hanya menggunakan media buku.</w:t>
      </w:r>
      <w:r w:rsidR="009A63D6">
        <w:rPr>
          <w:b w:val="0"/>
          <w:szCs w:val="28"/>
        </w:rPr>
        <w:t xml:space="preserve"> </w:t>
      </w:r>
      <w:r w:rsidR="009A63D6" w:rsidRPr="009A63D6">
        <w:rPr>
          <w:b w:val="0"/>
          <w:szCs w:val="28"/>
        </w:rPr>
        <w:t>Tentunya metode konvensional memiliki beberapa kekurangan yaitu siswa mudah bosan karena proses pembelajaran bersifat monoton</w:t>
      </w:r>
      <w:r w:rsidR="009A63D6">
        <w:rPr>
          <w:b w:val="0"/>
          <w:szCs w:val="28"/>
        </w:rPr>
        <w:t xml:space="preserve">. Untuk itu </w:t>
      </w:r>
      <w:r w:rsidR="009A63D6" w:rsidRPr="009A63D6">
        <w:rPr>
          <w:b w:val="0"/>
          <w:szCs w:val="28"/>
        </w:rPr>
        <w:t xml:space="preserve">diperlukan media yang menarik dan disukai siswa, agar dapat mendukung proses pembelajaran yang menyenangkan. Salah satu media interaktif yang menarik adalah menggunakan metode pembelajaran melalui </w:t>
      </w:r>
      <w:r w:rsidR="009A63D6" w:rsidRPr="002205B0">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064908">
        <w:rPr>
          <w:b w:val="0"/>
          <w:i/>
          <w:szCs w:val="28"/>
        </w:rPr>
        <w:t xml:space="preserve">gam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485EB1">
        <w:rPr>
          <w:b w:val="0"/>
          <w:i/>
          <w:szCs w:val="28"/>
        </w:rPr>
        <w:t xml:space="preserve">Gam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E50238">
        <w:rPr>
          <w:b w:val="0"/>
          <w:i/>
          <w:szCs w:val="28"/>
        </w:rPr>
        <w:t xml:space="preserve">blackbox </w:t>
      </w:r>
      <w:r w:rsidR="00E50238">
        <w:rPr>
          <w:b w:val="0"/>
          <w:szCs w:val="28"/>
        </w:rPr>
        <w:t xml:space="preserve">dan kuesioner. </w:t>
      </w:r>
      <w:r w:rsidR="00B9486B">
        <w:rPr>
          <w:b w:val="0"/>
          <w:szCs w:val="28"/>
        </w:rPr>
        <w:t xml:space="preserve">Hasil yang didapat dari pengujian kuesioner adalah 90.8% yang menunjukan bahwa siswa dan wali kelas setuju </w:t>
      </w:r>
      <w:r w:rsidR="00B9486B">
        <w:rPr>
          <w:b w:val="0"/>
          <w:i/>
          <w:szCs w:val="28"/>
        </w:rPr>
        <w:t xml:space="preserve">game </w:t>
      </w:r>
      <w:r w:rsidR="00B9486B">
        <w:rPr>
          <w:b w:val="0"/>
          <w:szCs w:val="28"/>
        </w:rPr>
        <w:t xml:space="preserve">dapat </w:t>
      </w:r>
      <w:r w:rsidR="00397521">
        <w:rPr>
          <w:b w:val="0"/>
          <w:szCs w:val="28"/>
        </w:rPr>
        <w:t>menjadi media pembelajaran yang menyenangkan dan dapat membatu siswa dalam mengenal iklim dan cuaca.</w:t>
      </w:r>
    </w:p>
    <w:p w:rsidR="004C2DCF" w:rsidRDefault="00146758" w:rsidP="00F96D30">
      <w:pPr>
        <w:pStyle w:val="Subjudul"/>
        <w:numPr>
          <w:ilvl w:val="0"/>
          <w:numId w:val="0"/>
        </w:numPr>
        <w:jc w:val="both"/>
        <w:rPr>
          <w:b w:val="0"/>
        </w:rPr>
      </w:pPr>
      <w:r w:rsidRPr="00146758">
        <w:rPr>
          <w:szCs w:val="28"/>
        </w:rPr>
        <w:t>Kata kunci</w:t>
      </w:r>
      <w:r>
        <w:t xml:space="preserve">: </w:t>
      </w:r>
      <w:r>
        <w:rPr>
          <w:b w:val="0"/>
        </w:rPr>
        <w:t>game edukasi, media pembelajaran, iklim dan cuaca, waterfall</w:t>
      </w:r>
    </w:p>
    <w:p w:rsidR="004C2DCF" w:rsidRDefault="004C2DCF" w:rsidP="004C2DCF">
      <w:pPr>
        <w:pStyle w:val="Subjudul"/>
        <w:numPr>
          <w:ilvl w:val="0"/>
          <w:numId w:val="0"/>
        </w:numPr>
        <w:jc w:val="center"/>
      </w:pPr>
      <w:r>
        <w:t>Abstract</w:t>
      </w:r>
    </w:p>
    <w:p w:rsidR="007C1CEF" w:rsidRDefault="000F1C13" w:rsidP="000F1C13">
      <w:pPr>
        <w:pStyle w:val="Subjudul"/>
        <w:numPr>
          <w:ilvl w:val="0"/>
          <w:numId w:val="0"/>
        </w:numPr>
        <w:jc w:val="both"/>
        <w:rPr>
          <w:b w:val="0"/>
        </w:rPr>
      </w:pPr>
      <w:r w:rsidRPr="000F1C13">
        <w:rPr>
          <w:b w:val="0"/>
        </w:rPr>
        <w:t>Climate and weather are learning materials that have been taught to elementary school students in the Indonesian education system, precisely in the 2013 curriculum. Studying the climate and weather, will make children more familiar with the surrounding environment, children will know the cause of a phenomenon and natural events around them. However, due to lack of instructional media, the learning methods at SDN 02 Gonilan still use conventional methods, where the teacher explains the learning materials to students only using book. Of course, conventional methods have some disadvantages, for example students get bored easily because the learning process is monotonous.For this reason, a media that is interesting and liked by students is needed to support a pleasant learning process. Examples of interactive and interesting learning media are using learning methods through games. Therefore, an educational game is made that can help students learn about climate and weather. The research method used in this study is the waterfall method. The game is made by using the Unity 2018 software and Adobe Photoshop CS5. Testing is done using blackbox testing and questionnaires. The results obtained from the testing of the questionnaire were 90.8% which showed that students and homeroom teachers agreed that this game could be a fun learning media and could help students to recognize climate and weather.</w:t>
      </w:r>
    </w:p>
    <w:p w:rsidR="004F5DA7" w:rsidRPr="007C1CEF" w:rsidRDefault="007C1CEF" w:rsidP="000F1C13">
      <w:pPr>
        <w:pStyle w:val="Subjudul"/>
        <w:numPr>
          <w:ilvl w:val="0"/>
          <w:numId w:val="0"/>
        </w:numPr>
        <w:jc w:val="both"/>
        <w:rPr>
          <w:b w:val="0"/>
        </w:rPr>
      </w:pPr>
      <w:r>
        <w:rPr>
          <w:szCs w:val="28"/>
        </w:rPr>
        <w:t>Keyword</w:t>
      </w:r>
      <w:r>
        <w:t xml:space="preserve">: </w:t>
      </w:r>
      <w:r>
        <w:rPr>
          <w:b w:val="0"/>
        </w:rPr>
        <w:t>education game, learning media, climate and weather, waterfall</w:t>
      </w:r>
      <w:r w:rsidR="004F5DA7" w:rsidRPr="000F1C13">
        <w:rPr>
          <w:b w:val="0"/>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Pr="009C09D8">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454B50" w:rsidRPr="00A13172" w:rsidRDefault="00454B50" w:rsidP="00454B50">
      <w:r>
        <w:t xml:space="preserve">Ucus (2015) menyatakan bahwa, </w:t>
      </w:r>
      <w:r>
        <w:rPr>
          <w:i/>
        </w:rPr>
        <w:t xml:space="preserve">gam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Pr>
          <w:i/>
        </w:rPr>
        <w:t xml:space="preserve">game. </w:t>
      </w:r>
      <w:r>
        <w:t xml:space="preserve">Guru dapat memilih </w:t>
      </w:r>
      <w:r>
        <w:rPr>
          <w:i/>
        </w:rPr>
        <w:t xml:space="preserve">game </w:t>
      </w:r>
      <w:r>
        <w:t xml:space="preserve">yang sesuai dengan tujuan pembelajaran. Apabila guru dapat menggunakan </w:t>
      </w:r>
      <w:r>
        <w:rPr>
          <w:i/>
        </w:rPr>
        <w:t xml:space="preserve">game </w:t>
      </w:r>
      <w:r>
        <w:t>sebagai media pembelajaran secara efektif,  proses pembelajaran akan terasa menyenangkan dan menarik bagi siswa.</w:t>
      </w:r>
    </w:p>
    <w:p w:rsidR="00454B50" w:rsidRDefault="00454B50" w:rsidP="00454B50">
      <w:r>
        <w:t>Khobir (2009) menyatakan bahwa, p</w:t>
      </w:r>
      <w:r w:rsidRPr="00EF0256">
        <w:t>ermainan edukatif hendaknya dijadikan sebagai kegiatan pertama dan utama dalam aspek kehidupan anak. Sebab, hanya dengan bermainlah anak</w:t>
      </w:r>
      <w:r>
        <w:t>-</w:t>
      </w:r>
      <w:r w:rsidRPr="00EF0256">
        <w:t>anak dapat hidup bahagia dan menjadi cerdas karenanya.</w:t>
      </w:r>
    </w:p>
    <w:p w:rsidR="00454B50" w:rsidRDefault="00454B50" w:rsidP="00454B50">
      <w:r>
        <w:t xml:space="preserve">Novaliendry (2013) menyatakan bahwa, </w:t>
      </w:r>
      <w:r w:rsidRPr="009C09D8">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D52E7D" w:rsidRPr="008A4C55" w:rsidRDefault="00454B50" w:rsidP="00454B50">
      <w:r>
        <w:t xml:space="preserve">Berdasarkan pemaparan dari permasalahan dan berbagai literatur di atas, peneliti menyimpulkan bahwa metode pembelajaran menggunakan </w:t>
      </w:r>
      <w:r w:rsidRPr="009C09D8">
        <w:rPr>
          <w:i/>
        </w:rPr>
        <w:t>game</w:t>
      </w:r>
      <w:r>
        <w:t xml:space="preserve"> adalah salah satu metode yang efektif dan membuat materi yang disampaikan mudah diterima oleh anak-anak. Oleh karena itu peneliti ingin membuat </w:t>
      </w:r>
      <w:r w:rsidRPr="009C09D8">
        <w:rPr>
          <w:i/>
        </w:rPr>
        <w:t>game</w:t>
      </w:r>
      <w:r>
        <w:t xml:space="preserve"> edukasi </w:t>
      </w:r>
      <w:r w:rsidR="00C22353">
        <w:t>pengenalan</w:t>
      </w:r>
      <w:r>
        <w:t xml:space="preserve"> iklim dan cuaca, yang dapat </w:t>
      </w:r>
      <w:r>
        <w:lastRenderedPageBreak/>
        <w:t>membantu siswa dalam belajar mengenal iklim dan cuaca di sekitar me</w:t>
      </w:r>
      <w:r w:rsidR="0061214E">
        <w:t>reka dengan cara yang menyenang</w:t>
      </w:r>
      <w:r>
        <w:t xml:space="preserve">kan. Alasan pemilihan materi iklim dan cuaca sebagai tema dalam </w:t>
      </w:r>
      <w:r>
        <w:rPr>
          <w:i/>
        </w:rPr>
        <w:t xml:space="preserve">game </w:t>
      </w:r>
      <w:r>
        <w:t>yang akan dibuat, dikarenakan materi ini belum pernah diangkat sebagai judul sebuah penelitian sebelumnya, selain itu materi ini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9C09D8" w:rsidRPr="009C09D8">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banyak kelebihan antara lain </w:t>
      </w:r>
      <w:r w:rsidR="00F8206E">
        <w:t>persyarata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4680000" cy="3005834"/>
            <wp:effectExtent l="57150" t="57150" r="120650" b="1187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4680000" cy="3005834"/>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B7111" w:rsidRDefault="0044439E" w:rsidP="00D67D7C">
      <w:pPr>
        <w:ind w:firstLine="0"/>
        <w:jc w:val="center"/>
        <w:rPr>
          <w:i/>
        </w:rPr>
      </w:pPr>
      <w:r>
        <w:t xml:space="preserve">Gambar 1. Tahapan metode </w:t>
      </w:r>
      <w:r w:rsidRPr="0044439E">
        <w:rPr>
          <w:i/>
        </w:rPr>
        <w:t>waterfall</w:t>
      </w:r>
    </w:p>
    <w:p w:rsidR="003E28E6" w:rsidRPr="001C6BF2" w:rsidRDefault="00487A72" w:rsidP="00BB6A0B">
      <w:pPr>
        <w:pStyle w:val="subjudul1"/>
      </w:pPr>
      <w:r>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untuk kelas III</w:t>
      </w:r>
      <w:r w:rsidR="00750A6B">
        <w:t xml:space="preserve"> serta berbagai sumber lain</w:t>
      </w:r>
      <w:r w:rsidR="00A66439">
        <w:t xml:space="preserve"> seperti internet dan 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lastRenderedPageBreak/>
        <w:t xml:space="preserve">Table 1. Kebutuhan </w:t>
      </w:r>
      <w:r w:rsidRPr="0095225C">
        <w:rPr>
          <w:i/>
        </w:rPr>
        <w:t>software</w:t>
      </w:r>
      <w:r>
        <w:t xml:space="preserve"> dan </w:t>
      </w:r>
      <w:r w:rsidRPr="0095225C">
        <w:rPr>
          <w:i/>
        </w:rPr>
        <w:t>hardware</w:t>
      </w:r>
      <w:bookmarkStart w:id="0" w:name="_GoBack"/>
      <w:bookmarkEnd w:id="0"/>
    </w:p>
    <w:tbl>
      <w:tblPr>
        <w:tblStyle w:val="TableGrid"/>
        <w:tblW w:w="0" w:type="auto"/>
        <w:tblInd w:w="392" w:type="dxa"/>
        <w:tblLook w:val="04A0" w:firstRow="1" w:lastRow="0" w:firstColumn="1" w:lastColumn="0" w:noHBand="0" w:noVBand="1"/>
      </w:tblPr>
      <w:tblGrid>
        <w:gridCol w:w="3895"/>
        <w:gridCol w:w="4893"/>
      </w:tblGrid>
      <w:tr w:rsidR="00881CC8" w:rsidTr="00103E11">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893"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103E11">
        <w:trPr>
          <w:trHeight w:val="445"/>
        </w:trPr>
        <w:tc>
          <w:tcPr>
            <w:tcW w:w="3895" w:type="dxa"/>
            <w:vAlign w:val="center"/>
          </w:tcPr>
          <w:p w:rsidR="00881CC8" w:rsidRDefault="00C45B90" w:rsidP="00C62FC9">
            <w:pPr>
              <w:spacing w:after="0" w:line="276" w:lineRule="auto"/>
              <w:ind w:firstLine="0"/>
              <w:jc w:val="center"/>
            </w:pPr>
            <w:r>
              <w:t>Windows 8.1 Pro</w:t>
            </w:r>
          </w:p>
        </w:tc>
        <w:tc>
          <w:tcPr>
            <w:tcW w:w="4893"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103E11">
        <w:trPr>
          <w:trHeight w:val="445"/>
        </w:trPr>
        <w:tc>
          <w:tcPr>
            <w:tcW w:w="3895" w:type="dxa"/>
            <w:vAlign w:val="center"/>
          </w:tcPr>
          <w:p w:rsidR="00881CC8" w:rsidRDefault="00CB59AB" w:rsidP="00C62FC9">
            <w:pPr>
              <w:spacing w:after="0" w:line="276" w:lineRule="auto"/>
              <w:ind w:firstLine="0"/>
              <w:jc w:val="center"/>
            </w:pPr>
            <w:r>
              <w:t>Unity 2018</w:t>
            </w:r>
          </w:p>
        </w:tc>
        <w:tc>
          <w:tcPr>
            <w:tcW w:w="4893" w:type="dxa"/>
            <w:vAlign w:val="center"/>
          </w:tcPr>
          <w:p w:rsidR="00881CC8" w:rsidRDefault="005839F4" w:rsidP="00C62FC9">
            <w:pPr>
              <w:spacing w:after="0" w:line="276" w:lineRule="auto"/>
              <w:ind w:firstLine="0"/>
              <w:jc w:val="center"/>
            </w:pPr>
            <w:r>
              <w:t>Xiaomi Redmi 3 Pro</w:t>
            </w:r>
          </w:p>
        </w:tc>
      </w:tr>
      <w:tr w:rsidR="00881CC8" w:rsidTr="00103E11">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893"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E97B2D">
        <w:rPr>
          <w:i/>
        </w:rPr>
        <w:t xml:space="preserve"> Storyboard.</w:t>
      </w:r>
      <w:r w:rsidR="00B12150">
        <w:rPr>
          <w:i/>
        </w:rPr>
        <w:t xml:space="preserve"> </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E1629B" w:rsidP="00E1629B">
      <w:pPr>
        <w:ind w:firstLine="284"/>
        <w:jc w:val="center"/>
      </w:pPr>
      <w:r>
        <w:lastRenderedPageBreak/>
        <w:drawing>
          <wp:inline distT="0" distB="0" distL="0" distR="0">
            <wp:extent cx="3829050" cy="3962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jpg"/>
                    <pic:cNvPicPr/>
                  </pic:nvPicPr>
                  <pic:blipFill rotWithShape="1">
                    <a:blip r:embed="rId11">
                      <a:extLst>
                        <a:ext uri="{28A0092B-C50C-407E-A947-70E740481C1C}">
                          <a14:useLocalDpi xmlns:a14="http://schemas.microsoft.com/office/drawing/2010/main" val="0"/>
                        </a:ext>
                      </a:extLst>
                    </a:blip>
                    <a:srcRect b="8364"/>
                    <a:stretch/>
                  </pic:blipFill>
                  <pic:spPr bwMode="auto">
                    <a:xfrm>
                      <a:off x="0" y="0"/>
                      <a:ext cx="3829050" cy="3962400"/>
                    </a:xfrm>
                    <a:prstGeom prst="rect">
                      <a:avLst/>
                    </a:prstGeom>
                    <a:ln>
                      <a:noFill/>
                    </a:ln>
                    <a:extLst>
                      <a:ext uri="{53640926-AAD7-44D8-BBD7-CCE9431645EC}">
                        <a14:shadowObscured xmlns:a14="http://schemas.microsoft.com/office/drawing/2010/main"/>
                      </a:ext>
                    </a:extLst>
                  </pic:spPr>
                </pic:pic>
              </a:graphicData>
            </a:graphic>
          </wp:inline>
        </w:drawing>
      </w:r>
    </w:p>
    <w:p w:rsidR="0013566D" w:rsidRDefault="00124460" w:rsidP="00590623">
      <w:pPr>
        <w:jc w:val="center"/>
      </w:pPr>
      <w:r>
        <w:t xml:space="preserve">Gambar 3. </w:t>
      </w:r>
      <w:r w:rsidRPr="00124460">
        <w:rPr>
          <w:i/>
        </w:rPr>
        <w:t>Activity</w:t>
      </w:r>
      <w:r>
        <w:t xml:space="preserve"> diagram</w:t>
      </w:r>
      <w:r w:rsidR="00341F3A">
        <w:t xml:space="preserve"> menu </w:t>
      </w:r>
      <w:r w:rsidR="00C77B81">
        <w:t>main</w:t>
      </w:r>
    </w:p>
    <w:p w:rsidR="00F823BE" w:rsidRDefault="00F823BE" w:rsidP="00590623">
      <w:pPr>
        <w:jc w:val="center"/>
      </w:pPr>
    </w:p>
    <w:p w:rsidR="00C77B81" w:rsidRDefault="00DF078C" w:rsidP="001C7A37">
      <w:pPr>
        <w:jc w:val="center"/>
      </w:pPr>
      <w:r>
        <w:drawing>
          <wp:inline distT="0" distB="0" distL="0" distR="0">
            <wp:extent cx="4014000" cy="3844132"/>
            <wp:effectExtent l="0" t="0" r="571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014000" cy="3844132"/>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C77B81" w:rsidRDefault="00E0663C" w:rsidP="001C7A37">
      <w:pPr>
        <w:jc w:val="center"/>
      </w:pPr>
      <w:r>
        <w:lastRenderedPageBreak/>
        <w:drawing>
          <wp:inline distT="0" distB="0" distL="0" distR="0">
            <wp:extent cx="4014000" cy="3959306"/>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4014000" cy="3959306"/>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Default="00B100F9" w:rsidP="00C77B81">
      <w:pPr>
        <w:jc w:val="center"/>
      </w:pPr>
    </w:p>
    <w:p w:rsidR="006656A3" w:rsidRDefault="0044740D" w:rsidP="00C45A36">
      <w:pPr>
        <w:jc w:val="center"/>
      </w:pPr>
      <w:r>
        <w:drawing>
          <wp:inline distT="0" distB="0" distL="0" distR="0">
            <wp:extent cx="4014000" cy="3849474"/>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4014000" cy="3849474"/>
                    </a:xfrm>
                    <a:prstGeom prst="rect">
                      <a:avLst/>
                    </a:prstGeom>
                  </pic:spPr>
                </pic:pic>
              </a:graphicData>
            </a:graphic>
          </wp:inline>
        </w:drawing>
      </w:r>
    </w:p>
    <w:p w:rsidR="00C77B81" w:rsidRPr="003E1C40" w:rsidRDefault="00C77B81" w:rsidP="00E14ECC">
      <w:pPr>
        <w:jc w:val="center"/>
      </w:pPr>
      <w:r>
        <w:t xml:space="preserve">Gambar 6. </w:t>
      </w:r>
      <w:r w:rsidRPr="00124460">
        <w:rPr>
          <w:i/>
        </w:rPr>
        <w:t>Activity</w:t>
      </w:r>
      <w:r>
        <w:t xml:space="preserve"> diagram menu tentang</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4255"/>
        <w:gridCol w:w="366"/>
        <w:gridCol w:w="4255"/>
      </w:tblGrid>
      <w:tr w:rsidR="008F3138" w:rsidTr="00987158">
        <w:trPr>
          <w:trHeight w:val="2268"/>
        </w:trPr>
        <w:tc>
          <w:tcPr>
            <w:tcW w:w="198" w:type="pct"/>
          </w:tcPr>
          <w:p w:rsidR="003C19A2" w:rsidRDefault="003C19A2" w:rsidP="00C66DFE">
            <w:pPr>
              <w:spacing w:after="0"/>
              <w:ind w:firstLine="0"/>
              <w:jc w:val="left"/>
            </w:pPr>
            <w:r>
              <w:t>1</w:t>
            </w:r>
          </w:p>
        </w:tc>
        <w:tc>
          <w:tcPr>
            <w:tcW w:w="2302" w:type="pct"/>
          </w:tcPr>
          <w:p w:rsidR="003C19A2" w:rsidRDefault="00A25334" w:rsidP="00C66DFE">
            <w:pPr>
              <w:spacing w:after="0"/>
              <w:ind w:firstLine="0"/>
              <w:jc w:val="left"/>
            </w:pPr>
            <w:r>
              <w:drawing>
                <wp:inline distT="0" distB="0" distL="0" distR="0">
                  <wp:extent cx="2320814" cy="1440000"/>
                  <wp:effectExtent l="0" t="0" r="3810"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20814" cy="1440000"/>
                          </a:xfrm>
                          <a:prstGeom prst="rect">
                            <a:avLst/>
                          </a:prstGeom>
                        </pic:spPr>
                      </pic:pic>
                    </a:graphicData>
                  </a:graphic>
                </wp:inline>
              </w:drawing>
            </w:r>
          </w:p>
        </w:tc>
        <w:tc>
          <w:tcPr>
            <w:tcW w:w="198" w:type="pct"/>
          </w:tcPr>
          <w:p w:rsidR="003C19A2" w:rsidRDefault="003C19A2" w:rsidP="00C66DFE">
            <w:pPr>
              <w:spacing w:after="0"/>
              <w:ind w:firstLine="0"/>
              <w:jc w:val="left"/>
            </w:pPr>
            <w:r>
              <w:t>2</w:t>
            </w:r>
          </w:p>
        </w:tc>
        <w:tc>
          <w:tcPr>
            <w:tcW w:w="2302" w:type="pct"/>
          </w:tcPr>
          <w:p w:rsidR="003C19A2" w:rsidRDefault="008F3138" w:rsidP="00C66DFE">
            <w:pPr>
              <w:spacing w:after="0"/>
              <w:ind w:firstLine="0"/>
              <w:jc w:val="left"/>
            </w:pPr>
            <w:r>
              <w:drawing>
                <wp:inline distT="0" distB="0" distL="0" distR="0" wp14:anchorId="28C05C52" wp14:editId="76A27720">
                  <wp:extent cx="2340000" cy="1440000"/>
                  <wp:effectExtent l="0" t="0" r="3175" b="825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r>
      <w:tr w:rsidR="008F3138" w:rsidTr="00987158">
        <w:trPr>
          <w:trHeight w:val="2268"/>
        </w:trPr>
        <w:tc>
          <w:tcPr>
            <w:tcW w:w="198" w:type="pct"/>
          </w:tcPr>
          <w:p w:rsidR="003C19A2" w:rsidRDefault="003C19A2" w:rsidP="00C66DFE">
            <w:pPr>
              <w:spacing w:after="0"/>
              <w:ind w:firstLine="0"/>
              <w:jc w:val="left"/>
            </w:pPr>
            <w:r>
              <w:t>3</w:t>
            </w:r>
          </w:p>
        </w:tc>
        <w:tc>
          <w:tcPr>
            <w:tcW w:w="2302" w:type="pct"/>
          </w:tcPr>
          <w:p w:rsidR="003C19A2" w:rsidRDefault="008F3138" w:rsidP="00C66DFE">
            <w:pPr>
              <w:spacing w:after="0"/>
              <w:ind w:firstLine="0"/>
              <w:jc w:val="left"/>
            </w:pPr>
            <w:r>
              <w:drawing>
                <wp:inline distT="0" distB="0" distL="0" distR="0" wp14:anchorId="102A43D5" wp14:editId="407905AA">
                  <wp:extent cx="2340000" cy="1440000"/>
                  <wp:effectExtent l="0" t="0" r="3175" b="8255"/>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c>
          <w:tcPr>
            <w:tcW w:w="198" w:type="pct"/>
          </w:tcPr>
          <w:p w:rsidR="003C19A2" w:rsidRDefault="003C19A2" w:rsidP="00C66DFE">
            <w:pPr>
              <w:spacing w:after="0"/>
              <w:ind w:firstLine="0"/>
              <w:jc w:val="left"/>
            </w:pPr>
            <w:r>
              <w:t>4</w:t>
            </w:r>
          </w:p>
        </w:tc>
        <w:tc>
          <w:tcPr>
            <w:tcW w:w="2302" w:type="pct"/>
          </w:tcPr>
          <w:p w:rsidR="003C19A2" w:rsidRDefault="008F3138" w:rsidP="00C66DFE">
            <w:pPr>
              <w:spacing w:after="0"/>
              <w:ind w:firstLine="0"/>
              <w:jc w:val="left"/>
            </w:pPr>
            <w:r>
              <w:drawing>
                <wp:inline distT="0" distB="0" distL="0" distR="0" wp14:anchorId="7DDB28F0" wp14:editId="5BBE8BC0">
                  <wp:extent cx="2340000" cy="1440000"/>
                  <wp:effectExtent l="0" t="0" r="3175" b="8255"/>
                  <wp:docPr id="13"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r>
      <w:tr w:rsidR="002702CE" w:rsidTr="00987158">
        <w:tc>
          <w:tcPr>
            <w:tcW w:w="198" w:type="pct"/>
          </w:tcPr>
          <w:p w:rsidR="002702CE" w:rsidRDefault="002702CE" w:rsidP="000E15FF">
            <w:pPr>
              <w:ind w:firstLine="0"/>
              <w:jc w:val="left"/>
            </w:pPr>
            <w:r>
              <w:t>5</w:t>
            </w:r>
          </w:p>
        </w:tc>
        <w:tc>
          <w:tcPr>
            <w:tcW w:w="2302" w:type="pct"/>
          </w:tcPr>
          <w:p w:rsidR="002702CE" w:rsidRDefault="002702CE" w:rsidP="000E15FF">
            <w:pPr>
              <w:ind w:firstLine="0"/>
              <w:jc w:val="left"/>
            </w:pPr>
            <w:r>
              <w:drawing>
                <wp:inline distT="0" distB="0" distL="0" distR="0" wp14:anchorId="1C429293" wp14:editId="40FDD0CB">
                  <wp:extent cx="2340000" cy="1440000"/>
                  <wp:effectExtent l="0" t="0" r="3175" b="8255"/>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0000" cy="1440000"/>
                          </a:xfrm>
                          <a:prstGeom prst="rect">
                            <a:avLst/>
                          </a:prstGeom>
                        </pic:spPr>
                      </pic:pic>
                    </a:graphicData>
                  </a:graphic>
                </wp:inline>
              </w:drawing>
            </w:r>
          </w:p>
        </w:tc>
        <w:tc>
          <w:tcPr>
            <w:tcW w:w="198" w:type="pct"/>
          </w:tcPr>
          <w:p w:rsidR="002702CE" w:rsidRDefault="002702CE" w:rsidP="000E15FF">
            <w:pPr>
              <w:ind w:firstLine="0"/>
              <w:jc w:val="left"/>
            </w:pPr>
            <w:r>
              <w:t>6</w:t>
            </w:r>
          </w:p>
        </w:tc>
        <w:tc>
          <w:tcPr>
            <w:tcW w:w="2302" w:type="pct"/>
          </w:tcPr>
          <w:p w:rsidR="002702CE" w:rsidRDefault="002702CE" w:rsidP="000E15FF">
            <w:pPr>
              <w:ind w:firstLine="0"/>
              <w:jc w:val="left"/>
            </w:pPr>
            <w:r>
              <w:drawing>
                <wp:inline distT="0" distB="0" distL="0" distR="0" wp14:anchorId="643FC8D8" wp14:editId="7E090325">
                  <wp:extent cx="2314728" cy="144000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2702CE" w:rsidTr="00987158">
        <w:tc>
          <w:tcPr>
            <w:tcW w:w="198" w:type="pct"/>
          </w:tcPr>
          <w:p w:rsidR="002702CE" w:rsidRDefault="002702CE" w:rsidP="000E15FF">
            <w:pPr>
              <w:ind w:firstLine="0"/>
              <w:jc w:val="left"/>
            </w:pPr>
            <w:r>
              <w:t>7</w:t>
            </w:r>
          </w:p>
        </w:tc>
        <w:tc>
          <w:tcPr>
            <w:tcW w:w="2302" w:type="pct"/>
          </w:tcPr>
          <w:p w:rsidR="002702CE" w:rsidRDefault="002702CE" w:rsidP="000E15FF">
            <w:pPr>
              <w:ind w:firstLine="0"/>
              <w:jc w:val="left"/>
            </w:pPr>
            <w:r>
              <w:drawing>
                <wp:inline distT="0" distB="0" distL="0" distR="0" wp14:anchorId="454DFF27" wp14:editId="5C425109">
                  <wp:extent cx="2324571" cy="144000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198" w:type="pct"/>
          </w:tcPr>
          <w:p w:rsidR="002702CE" w:rsidRDefault="002702CE" w:rsidP="000E15FF">
            <w:pPr>
              <w:ind w:firstLine="0"/>
              <w:jc w:val="left"/>
            </w:pPr>
            <w:r>
              <w:t>8</w:t>
            </w:r>
          </w:p>
        </w:tc>
        <w:tc>
          <w:tcPr>
            <w:tcW w:w="2302" w:type="pct"/>
          </w:tcPr>
          <w:p w:rsidR="002702CE" w:rsidRDefault="002702CE" w:rsidP="000E15FF">
            <w:pPr>
              <w:ind w:firstLine="0"/>
              <w:jc w:val="left"/>
            </w:pPr>
            <w:r>
              <w:drawing>
                <wp:inline distT="0" distB="0" distL="0" distR="0" wp14:anchorId="772BA640" wp14:editId="6095D93D">
                  <wp:extent cx="2331232" cy="1440000"/>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007F5C" w:rsidRDefault="00007F5C" w:rsidP="00007F5C">
      <w:pPr>
        <w:ind w:firstLine="0"/>
      </w:pPr>
    </w:p>
    <w:p w:rsidR="00CF4A5B" w:rsidRPr="00D76333" w:rsidRDefault="00481F3B" w:rsidP="00D76333">
      <w:pPr>
        <w:ind w:left="567" w:firstLine="426"/>
        <w:jc w:val="center"/>
        <w:rPr>
          <w:i/>
        </w:rPr>
      </w:pPr>
      <w:r>
        <w:t xml:space="preserve">Gambar 7. </w:t>
      </w:r>
      <w:r w:rsidRPr="006B0CE0">
        <w:rPr>
          <w:i/>
        </w:rPr>
        <w:t>Storybora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1C763D" w:rsidRPr="001C763D">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1C763D" w:rsidRPr="001C763D">
        <w:rPr>
          <w:i/>
        </w:rPr>
        <w:t>puzzle</w:t>
      </w:r>
      <w:r w:rsidR="007F048F">
        <w:t xml:space="preserve">, pemain harus menyusun kembali </w:t>
      </w:r>
      <w:r w:rsidR="001C763D" w:rsidRPr="001C763D">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w:t>
      </w:r>
      <w:r w:rsidR="004064B7" w:rsidRPr="004064B7">
        <w:lastRenderedPageBreak/>
        <w:t>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u</w:t>
      </w:r>
      <w:r w:rsidR="004206D5">
        <w:t>a</w:t>
      </w:r>
      <w:r w:rsidR="004064B7">
        <w:t xml:space="preserve">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9C09D8" w:rsidRPr="009C09D8">
        <w:rPr>
          <w:i/>
        </w:rPr>
        <w:t>game</w:t>
      </w:r>
      <w:r w:rsidR="00C0240C">
        <w:t>.</w:t>
      </w:r>
    </w:p>
    <w:p w:rsidR="002E40BC" w:rsidRDefault="002E40BC" w:rsidP="00D80652">
      <w:pPr>
        <w:pStyle w:val="Heading2subjudul"/>
        <w:ind w:hanging="436"/>
      </w:pPr>
      <w:r>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w:t>
      </w:r>
      <w:r w:rsidR="00C8787E">
        <w:t>kuesioner</w:t>
      </w:r>
      <w:r w:rsidR="00740EF1">
        <w:t xml:space="preserve">. </w:t>
      </w:r>
      <w:r w:rsidR="009F6505">
        <w:t xml:space="preserve">Pengujian </w:t>
      </w:r>
      <w:r w:rsidR="009F6505" w:rsidRPr="00DC01BC">
        <w:rPr>
          <w:i/>
        </w:rPr>
        <w:t>blackbox</w:t>
      </w:r>
      <w:r w:rsidR="009F6505">
        <w:t xml:space="preserve"> adalah teknik pengujian tanpa mengetahui cara </w:t>
      </w:r>
      <w:r w:rsidR="00E20B60">
        <w:t xml:space="preserve">kerja </w:t>
      </w:r>
      <w:r w:rsidR="009F6505">
        <w:t>struktur internal dan hanya menilai aspek penting dari sebuah sistem</w:t>
      </w:r>
      <w:r w:rsidR="00634198">
        <w:t xml:space="preserve"> (</w:t>
      </w:r>
      <w:r w:rsidR="00006D7D" w:rsidRPr="00006D7D">
        <w:t>Ehmer Khan</w:t>
      </w:r>
      <w:r w:rsidR="00634198">
        <w:t xml:space="preserve"> &amp; </w:t>
      </w:r>
      <w:r w:rsidR="00006D7D" w:rsidRPr="00006D7D">
        <w:t>Farmeena Khan</w:t>
      </w:r>
      <w:r w:rsidR="00634198">
        <w:t xml:space="preserve">, </w:t>
      </w:r>
      <w:r w:rsidR="00634198" w:rsidRPr="00634198">
        <w:t>2012)</w:t>
      </w:r>
      <w:r w:rsidR="009F6505">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732EE1">
        <w:t>M</w:t>
      </w:r>
      <w:r w:rsidR="00683750">
        <w:t xml:space="preserve">etode </w:t>
      </w:r>
      <w:r w:rsidR="00C8787E">
        <w:t>kuesioner</w:t>
      </w:r>
      <w:r w:rsidR="00683750">
        <w:t xml:space="preserve"> </w:t>
      </w:r>
      <w:r w:rsidR="00B35EF4">
        <w:t>digunakan untuk</w:t>
      </w:r>
      <w:r w:rsidR="00342C5B">
        <w:t xml:space="preserve"> mendapatkan data </w:t>
      </w:r>
      <w:r w:rsidR="001A3F51">
        <w:t xml:space="preserve">tentang </w:t>
      </w:r>
      <w:r w:rsidR="002B0E0F">
        <w:t>pendapat</w:t>
      </w:r>
      <w:r w:rsidR="001A3F51">
        <w:t xml:space="preserve"> pengguna mengenai </w:t>
      </w:r>
      <w:r w:rsidR="009C09D8" w:rsidRPr="009C09D8">
        <w:rPr>
          <w:i/>
        </w:rPr>
        <w:t>game</w:t>
      </w:r>
      <w:r w:rsidR="001A3F51">
        <w:t xml:space="preserve"> yang telah dibuat</w:t>
      </w:r>
      <w:r w:rsidR="00974952">
        <w: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9C09D8" w:rsidRPr="009C09D8">
        <w:rPr>
          <w:i/>
        </w:rPr>
        <w:t>game</w:t>
      </w:r>
      <w:r w:rsidR="003952A4">
        <w:t xml:space="preserve"> edukasi pengenalan iklim dan cuaca</w:t>
      </w:r>
      <w:r w:rsidR="00D13355" w:rsidRPr="00D13355">
        <w:t xml:space="preserve"> yang dapat membantu para siswa dalam memahami m</w:t>
      </w:r>
      <w:r w:rsidR="004009D5">
        <w:t xml:space="preserve">ateri </w:t>
      </w:r>
      <w:r w:rsidR="000D0555">
        <w:t>iklim dan cuaca</w:t>
      </w:r>
      <w:r w:rsidR="00D13355" w:rsidRPr="00D13355">
        <w:t xml:space="preserve">. </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w:t>
      </w:r>
      <w:r w:rsidR="00EC5960">
        <w:t>tombol tambahan yaitu tombol reset, audio dan keluar</w:t>
      </w:r>
      <w:r w:rsidRPr="00302938">
        <w:t>.</w:t>
      </w:r>
    </w:p>
    <w:p w:rsidR="00302938" w:rsidRDefault="00F51061" w:rsidP="00A4667A">
      <w:pPr>
        <w:pStyle w:val="Subjudul"/>
        <w:numPr>
          <w:ilvl w:val="0"/>
          <w:numId w:val="0"/>
        </w:numPr>
        <w:ind w:left="709"/>
        <w:jc w:val="center"/>
      </w:pPr>
      <w:r>
        <w:drawing>
          <wp:inline distT="0" distB="0" distL="0" distR="0" wp14:anchorId="02C23A6F" wp14:editId="704877AF">
            <wp:extent cx="256146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61460" cy="1440000"/>
                    </a:xfrm>
                    <a:prstGeom prst="rect">
                      <a:avLst/>
                    </a:prstGeom>
                  </pic:spPr>
                </pic:pic>
              </a:graphicData>
            </a:graphic>
          </wp:inline>
        </w:drawing>
      </w:r>
    </w:p>
    <w:p w:rsidR="00A41A95" w:rsidRDefault="00302938" w:rsidP="003C16C8">
      <w:pPr>
        <w:pStyle w:val="Subjudul"/>
        <w:numPr>
          <w:ilvl w:val="0"/>
          <w:numId w:val="0"/>
        </w:numPr>
        <w:ind w:left="709"/>
        <w:jc w:val="center"/>
        <w:rPr>
          <w:b w:val="0"/>
        </w:rPr>
      </w:pPr>
      <w:r>
        <w:rPr>
          <w:b w:val="0"/>
        </w:rPr>
        <w:t>Gambar 8. Halaman menu awal</w:t>
      </w:r>
    </w:p>
    <w:p w:rsidR="003F5406" w:rsidRDefault="003F5406" w:rsidP="003C16C8">
      <w:pPr>
        <w:pStyle w:val="Subjudul"/>
        <w:numPr>
          <w:ilvl w:val="0"/>
          <w:numId w:val="0"/>
        </w:numPr>
        <w:ind w:left="709"/>
        <w:jc w:val="center"/>
        <w:rPr>
          <w:b w:val="0"/>
        </w:rPr>
      </w:pPr>
    </w:p>
    <w:p w:rsidR="005433F3" w:rsidRPr="003C16C8" w:rsidRDefault="005433F3" w:rsidP="003C16C8">
      <w:pPr>
        <w:pStyle w:val="Subjudul"/>
        <w:numPr>
          <w:ilvl w:val="0"/>
          <w:numId w:val="0"/>
        </w:numPr>
        <w:ind w:left="709"/>
        <w:jc w:val="center"/>
      </w:pP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w:t>
      </w:r>
      <w:r w:rsidR="001C763D" w:rsidRPr="001C763D">
        <w:rPr>
          <w:i/>
        </w:rPr>
        <w:t>puzzle</w:t>
      </w:r>
      <w:r>
        <w:t xml:space="preserve"> tentang iklim.</w:t>
      </w:r>
    </w:p>
    <w:p w:rsidR="00377347" w:rsidRDefault="008F1922" w:rsidP="000651F3">
      <w:pPr>
        <w:pStyle w:val="Subjudul"/>
        <w:numPr>
          <w:ilvl w:val="0"/>
          <w:numId w:val="0"/>
        </w:numPr>
        <w:ind w:left="709"/>
        <w:jc w:val="center"/>
        <w:rPr>
          <w:b w:val="0"/>
        </w:rPr>
      </w:pPr>
      <w:r>
        <w:rPr>
          <w:b w:val="0"/>
        </w:rPr>
        <w:drawing>
          <wp:inline distT="0" distB="0" distL="0" distR="0" wp14:anchorId="272459BB" wp14:editId="38932D95">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01486E05" wp14:editId="52B174D5">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7CDBE000" wp14:editId="1A2D5664">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w:t>
      </w:r>
      <w:r w:rsidR="00E23C92">
        <w:rPr>
          <w:b w:val="0"/>
        </w:rPr>
        <w:t xml:space="preserve"> </w:t>
      </w:r>
      <w:r w:rsidR="00E23C92">
        <w:rPr>
          <w:b w:val="0"/>
          <w:i/>
        </w:rPr>
        <w:t>game</w:t>
      </w:r>
      <w:r w:rsidR="00BA0264">
        <w:rPr>
          <w:b w:val="0"/>
        </w:rPr>
        <w:t xml:space="preserve">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5857ED81" wp14:editId="403F4A07">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sidR="007514FA">
        <w:rPr>
          <w:b w:val="0"/>
        </w:rPr>
        <w:t xml:space="preserve"> </w:t>
      </w:r>
      <w:r w:rsidR="007514FA">
        <w:rPr>
          <w:b w:val="0"/>
          <w:i/>
        </w:rPr>
        <w:t>game</w:t>
      </w:r>
      <w:r>
        <w:rPr>
          <w:b w:val="0"/>
        </w:rPr>
        <w:t xml:space="preserve"> tebak gambar</w:t>
      </w:r>
    </w:p>
    <w:p w:rsidR="005E7EA0"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D5617" w:rsidRPr="0023462A" w:rsidRDefault="002D5617" w:rsidP="005B132B">
      <w:pPr>
        <w:pStyle w:val="Subjudul"/>
        <w:numPr>
          <w:ilvl w:val="0"/>
          <w:numId w:val="0"/>
        </w:numPr>
        <w:rPr>
          <w:b w:val="0"/>
        </w:rPr>
      </w:pPr>
    </w:p>
    <w:p w:rsidR="0023462A" w:rsidRPr="002E3633" w:rsidRDefault="00DB68B7" w:rsidP="00B14486">
      <w:pPr>
        <w:pStyle w:val="Subjudul"/>
        <w:numPr>
          <w:ilvl w:val="0"/>
          <w:numId w:val="7"/>
        </w:numPr>
        <w:ind w:left="851" w:hanging="567"/>
        <w:rPr>
          <w:b w:val="0"/>
        </w:rPr>
      </w:pPr>
      <w:r>
        <w:lastRenderedPageBreak/>
        <w:t>Tampilan</w:t>
      </w:r>
      <w:r w:rsidR="00B374EC">
        <w:t xml:space="preserve"> </w:t>
      </w:r>
      <w:r w:rsidR="00B374EC" w:rsidRPr="00B374EC">
        <w:rPr>
          <w:i/>
        </w:rPr>
        <w:t>game</w:t>
      </w:r>
      <w:r w:rsidR="00B374EC">
        <w:t xml:space="preserve"> </w:t>
      </w:r>
      <w:r w:rsidR="001C763D" w:rsidRPr="001C763D">
        <w:rPr>
          <w:i/>
        </w:rPr>
        <w:t>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w:t>
      </w:r>
      <w:r w:rsidR="001C763D" w:rsidRPr="001C763D">
        <w:rPr>
          <w:i/>
        </w:rPr>
        <w:t>puzzle</w:t>
      </w:r>
      <w:r w:rsidR="00C85EDC">
        <w:t>, setiap iklim memiliki</w:t>
      </w:r>
      <w:r w:rsidR="006335DB">
        <w:t xml:space="preserve"> tiga level</w:t>
      </w:r>
      <w:r w:rsidR="00565A19">
        <w:t xml:space="preserve"> berbeda,</w:t>
      </w:r>
      <w:r w:rsidR="006335DB">
        <w:t xml:space="preserve"> seperti yang</w:t>
      </w:r>
      <w:r w:rsidR="00430BCC">
        <w:t xml:space="preserve"> dapat dilihat pada gambar 11.b.</w:t>
      </w:r>
      <w:r w:rsidR="006B1608">
        <w:t xml:space="preserve"> Gambar 11</w:t>
      </w:r>
      <w:r w:rsidR="00742697">
        <w:t>.c</w:t>
      </w:r>
      <w:r w:rsidR="0051233A">
        <w:t xml:space="preserve"> adalah tampilan </w:t>
      </w:r>
      <w:r w:rsidR="0051233A" w:rsidRPr="00A81E95">
        <w:rPr>
          <w:i/>
        </w:rPr>
        <w:t>gameplay</w:t>
      </w:r>
      <w:r w:rsidR="0051233A">
        <w:t xml:space="preserve"> dari </w:t>
      </w:r>
      <w:r w:rsidR="0051233A" w:rsidRPr="00A81E95">
        <w:rPr>
          <w:i/>
        </w:rPr>
        <w:t>game</w:t>
      </w:r>
      <w:r w:rsidR="0051233A">
        <w:t xml:space="preserve"> </w:t>
      </w:r>
      <w:r w:rsidR="001C763D" w:rsidRPr="001C763D">
        <w:rPr>
          <w:i/>
        </w:rPr>
        <w:t>puzzle</w:t>
      </w:r>
      <w:r w:rsidR="0051233A">
        <w:t xml:space="preserve">, pengguna diminta menyusun kembali </w:t>
      </w:r>
      <w:r w:rsidR="001C763D" w:rsidRPr="001C763D">
        <w:rPr>
          <w:i/>
        </w:rPr>
        <w:t>puzzle</w:t>
      </w:r>
      <w:r w:rsidR="0051233A">
        <w:rPr>
          <w:i/>
        </w:rPr>
        <w:t xml:space="preserve"> </w:t>
      </w:r>
      <w:r w:rsidR="0051233A">
        <w:t>acak sebelum waktu habis.</w:t>
      </w:r>
      <w:r w:rsidR="008B5372">
        <w:t xml:space="preserve"> Gambar 11</w:t>
      </w:r>
      <w:r w:rsidR="00CF70CC">
        <w:t xml:space="preserve">.d adalah halaman cara main, pengguna dapat membaca cara main </w:t>
      </w:r>
      <w:r w:rsidR="00CF70CC" w:rsidRPr="00CF70CC">
        <w:rPr>
          <w:i/>
        </w:rPr>
        <w:t>game</w:t>
      </w:r>
      <w:r w:rsidR="00CF70CC">
        <w:t xml:space="preserve"> </w:t>
      </w:r>
      <w:r w:rsidR="001C763D" w:rsidRPr="001C763D">
        <w:rPr>
          <w:i/>
        </w:rPr>
        <w:t>puzzle</w:t>
      </w:r>
      <w:r w:rsidR="006029C1">
        <w:rPr>
          <w:i/>
        </w:rPr>
        <w:t xml:space="preserve"> </w:t>
      </w:r>
      <w:r w:rsidR="006029C1">
        <w:t>dengan menekan tombol tanda tanya pada halaman jenis musim</w:t>
      </w:r>
      <w:r w:rsidR="001534B4">
        <w:t>,</w:t>
      </w:r>
      <w:r w:rsidR="006029C1">
        <w:t xml:space="preserve"> sepe</w:t>
      </w:r>
      <w:r w:rsidR="008B5372">
        <w:t>rti yang terdapat pada gambar 11</w:t>
      </w:r>
      <w:r w:rsidR="006029C1">
        <w:t>.a.</w:t>
      </w:r>
    </w:p>
    <w:p w:rsidR="0042081F" w:rsidRDefault="0012012F" w:rsidP="0042081F">
      <w:pPr>
        <w:pStyle w:val="Subjudul"/>
        <w:numPr>
          <w:ilvl w:val="0"/>
          <w:numId w:val="0"/>
        </w:numPr>
        <w:ind w:left="709"/>
        <w:rPr>
          <w:b w:val="0"/>
        </w:rPr>
      </w:pPr>
      <w:r>
        <w:rPr>
          <w:b w:val="0"/>
        </w:rPr>
        <w:drawing>
          <wp:inline distT="0" distB="0" distL="0" distR="0" wp14:anchorId="5544C97C" wp14:editId="4AF28DD0">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6373064" wp14:editId="1E483F47">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 xml:space="preserve">alaman level </w:t>
      </w:r>
      <w:r w:rsidR="001C763D" w:rsidRPr="001C763D">
        <w:rPr>
          <w:b w:val="0"/>
          <w:i/>
        </w:rPr>
        <w:t>puzzle</w:t>
      </w:r>
    </w:p>
    <w:p w:rsidR="004132DD" w:rsidRDefault="002A6483" w:rsidP="001F624F">
      <w:pPr>
        <w:pStyle w:val="Subjudul"/>
        <w:numPr>
          <w:ilvl w:val="0"/>
          <w:numId w:val="0"/>
        </w:numPr>
        <w:ind w:left="709"/>
        <w:rPr>
          <w:b w:val="0"/>
        </w:rPr>
      </w:pPr>
      <w:r>
        <w:rPr>
          <w:b w:val="0"/>
        </w:rPr>
        <w:drawing>
          <wp:inline distT="0" distB="0" distL="0" distR="0" wp14:anchorId="0E6C5FCA" wp14:editId="6EA37EDA">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1146736D" wp14:editId="56C6C43C">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w:t>
      </w:r>
      <w:r w:rsidR="001C763D" w:rsidRPr="001C763D">
        <w:rPr>
          <w:b w:val="0"/>
          <w:i/>
        </w:rPr>
        <w:t>puzzle</w:t>
      </w:r>
      <w:r w:rsidR="001F624F">
        <w:rPr>
          <w:b w:val="0"/>
        </w:rPr>
        <w:tab/>
      </w:r>
      <w:r w:rsidR="001F624F">
        <w:rPr>
          <w:b w:val="0"/>
        </w:rPr>
        <w:tab/>
      </w:r>
      <w:r w:rsidR="001F624F">
        <w:rPr>
          <w:b w:val="0"/>
        </w:rPr>
        <w:tab/>
        <w:t xml:space="preserve">d. Cara main </w:t>
      </w:r>
      <w:r w:rsidR="001C763D" w:rsidRPr="001C763D">
        <w:rPr>
          <w:b w:val="0"/>
          <w:i/>
        </w:rPr>
        <w:t>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 xml:space="preserve">game </w:t>
      </w:r>
      <w:r w:rsidR="001C763D" w:rsidRPr="001C763D">
        <w:rPr>
          <w:b w:val="0"/>
          <w:i/>
        </w:rPr>
        <w:t>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537C337D" wp14:editId="5ED03772">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74EC05F9" wp14:editId="1DAE2170">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Default="00F20366" w:rsidP="00F20366">
      <w:pPr>
        <w:pStyle w:val="Subjudul"/>
        <w:numPr>
          <w:ilvl w:val="0"/>
          <w:numId w:val="0"/>
        </w:numPr>
        <w:ind w:left="709"/>
        <w:jc w:val="center"/>
        <w:rPr>
          <w:b w:val="0"/>
        </w:rPr>
      </w:pPr>
      <w:r>
        <w:rPr>
          <w:b w:val="0"/>
        </w:rPr>
        <w:t>Gambar 12. Halaman materi</w:t>
      </w:r>
    </w:p>
    <w:p w:rsidR="006D6ECC" w:rsidRPr="004A712D" w:rsidRDefault="006D6ECC" w:rsidP="00F20366">
      <w:pPr>
        <w:pStyle w:val="Subjudul"/>
        <w:numPr>
          <w:ilvl w:val="0"/>
          <w:numId w:val="0"/>
        </w:numPr>
        <w:ind w:left="709"/>
        <w:jc w:val="center"/>
        <w:rPr>
          <w:b w:val="0"/>
        </w:rPr>
      </w:pP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tab/>
      </w:r>
      <w:r>
        <w:rPr>
          <w:b w:val="0"/>
        </w:rPr>
        <w:drawing>
          <wp:inline distT="0" distB="0" distL="0" distR="0" wp14:anchorId="3C458274" wp14:editId="51AA81E4">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545FB4C" wp14:editId="38C64290">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7C0B09">
        <w:rPr>
          <w:b w:val="0"/>
        </w:rPr>
        <w:t>Tampilan informasi kuis</w:t>
      </w:r>
      <w:r w:rsidR="007C0B09">
        <w:rPr>
          <w:b w:val="0"/>
        </w:rPr>
        <w:tab/>
      </w:r>
      <w:r w:rsidR="007C0B09">
        <w:rPr>
          <w:b w:val="0"/>
        </w:rPr>
        <w:tab/>
      </w:r>
      <w:r w:rsidR="007C0B09">
        <w:rPr>
          <w:b w:val="0"/>
        </w:rPr>
        <w:tab/>
      </w:r>
      <w:r w:rsidR="00384504">
        <w:rPr>
          <w:b w:val="0"/>
        </w:rPr>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28F471BE" wp14:editId="44BC6149">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E23EB" w:rsidRDefault="00783EE7" w:rsidP="00513B1D">
      <w:pPr>
        <w:pStyle w:val="Subjudul"/>
        <w:numPr>
          <w:ilvl w:val="0"/>
          <w:numId w:val="0"/>
        </w:numPr>
        <w:ind w:left="709" w:firstLine="425"/>
        <w:jc w:val="center"/>
        <w:rPr>
          <w:b w:val="0"/>
        </w:rPr>
      </w:pPr>
      <w:r>
        <w:rPr>
          <w:b w:val="0"/>
        </w:rPr>
        <w:t xml:space="preserve">Gambar 14. Halaman </w:t>
      </w:r>
      <w:r w:rsidR="00ED2992">
        <w:rPr>
          <w:b w:val="0"/>
        </w:rPr>
        <w:t>tentang</w:t>
      </w:r>
    </w:p>
    <w:p w:rsidR="00837E9C" w:rsidRDefault="00837E9C" w:rsidP="00513B1D">
      <w:pPr>
        <w:pStyle w:val="Subjudul"/>
        <w:numPr>
          <w:ilvl w:val="0"/>
          <w:numId w:val="0"/>
        </w:numPr>
        <w:ind w:left="709" w:firstLine="425"/>
        <w:jc w:val="center"/>
        <w:rPr>
          <w:b w:val="0"/>
        </w:rPr>
      </w:pPr>
    </w:p>
    <w:p w:rsidR="00837E9C" w:rsidRPr="007D6321" w:rsidRDefault="00837E9C" w:rsidP="00513B1D">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Pr>
          <w:b w:val="0"/>
          <w:i/>
        </w:rPr>
        <w:t xml:space="preserve">gam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Pr>
          <w:b w:val="0"/>
          <w:i/>
        </w:rPr>
        <w:t xml:space="preserve">blackbox </w:t>
      </w:r>
      <w:r>
        <w:rPr>
          <w:b w:val="0"/>
        </w:rPr>
        <w:t>dan kuesioner.</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 xml:space="preserve">Pengujian blackbox bertujuan untuk </w:t>
      </w:r>
      <w:r w:rsidR="00B518FA">
        <w:t xml:space="preserve">menguji fungsi dari fitur </w:t>
      </w:r>
      <w:r w:rsidRPr="006A4C0B">
        <w:t xml:space="preserve">yang ada dalam </w:t>
      </w:r>
      <w:r w:rsidR="009C09D8" w:rsidRPr="009C09D8">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Pr="004D0DB9">
        <w:rPr>
          <w:b w:val="0"/>
          <w:i/>
        </w:rPr>
        <w:t>black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reset level 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Pr="009C09D8">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Pr="009C09D8">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Pr="009C09D8">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C8787E">
        <w:rPr>
          <w:b/>
        </w:rPr>
        <w:t>kuesioner</w:t>
      </w:r>
    </w:p>
    <w:p w:rsidR="00164971" w:rsidRDefault="00D34E13" w:rsidP="00164971">
      <w:pPr>
        <w:ind w:left="284"/>
      </w:pPr>
      <w:r>
        <w:t>Pengujian dilakukan kepada sis</w:t>
      </w:r>
      <w:r w:rsidR="00164971">
        <w:t xml:space="preserve">wa kelas III SD Negeri 02 Gonilan dengan cara mendemokan </w:t>
      </w:r>
      <w:r w:rsidR="00164971">
        <w:rPr>
          <w:i/>
        </w:rPr>
        <w:t xml:space="preserve">game </w:t>
      </w:r>
      <w:r w:rsidR="00164971">
        <w:t xml:space="preserve">secara </w:t>
      </w:r>
      <w:r w:rsidR="009B62A5">
        <w:t>langsung</w:t>
      </w:r>
      <w:r w:rsidR="00164971">
        <w:t xml:space="preserve"> di depan kelas. Setelah mendemokan </w:t>
      </w:r>
      <w:r w:rsidR="00164971">
        <w:rPr>
          <w:i/>
        </w:rPr>
        <w:t xml:space="preserve">game </w:t>
      </w:r>
      <w:r w:rsidR="00164971">
        <w:t>di</w:t>
      </w:r>
      <w:r w:rsidR="00A03AFE">
        <w:t xml:space="preserve"> </w:t>
      </w:r>
      <w:r w:rsidR="00164971">
        <w:t xml:space="preserve">depan kelas, guru dan siswa diminta mencoba </w:t>
      </w:r>
      <w:r w:rsidR="00164971">
        <w:rPr>
          <w:i/>
        </w:rPr>
        <w:t xml:space="preserve">game </w:t>
      </w:r>
      <w:r w:rsidR="00164971">
        <w:t xml:space="preserve">secara langsung kemudian diberikan </w:t>
      </w:r>
      <w:r w:rsidR="00C8787E">
        <w:t>kuesioner</w:t>
      </w:r>
      <w:r w:rsidR="00164971">
        <w:t xml:space="preserve"> untuk menilai </w:t>
      </w:r>
      <w:r w:rsidR="00164971">
        <w:rPr>
          <w:i/>
        </w:rPr>
        <w:t xml:space="preserve">game </w:t>
      </w:r>
      <w:r w:rsidR="00164971">
        <w:t xml:space="preserve">yang telah dicoba. Jumlah responden berjumlah </w:t>
      </w:r>
      <w:r w:rsidR="00D73DED">
        <w:t>19</w:t>
      </w:r>
      <w:r w:rsidR="00164971">
        <w:t xml:space="preserve"> siswa dan 1 guru kelas III. Hasil pengujian </w:t>
      </w:r>
      <w:r w:rsidR="00C8787E">
        <w:t>kuesioner</w:t>
      </w:r>
      <w:r w:rsidR="00164971">
        <w:t xml:space="preserve"> dapat dilihat pada tabel</w:t>
      </w:r>
      <w:r w:rsidR="00164971">
        <w:rPr>
          <w:b/>
        </w:rPr>
        <w:t xml:space="preserve"> </w:t>
      </w:r>
      <w:r w:rsidR="00164971">
        <w:t>4.</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C8787E">
        <w:rPr>
          <w:rFonts w:eastAsiaTheme="minorEastAsia"/>
        </w:rPr>
        <w:t>kuesioner</w:t>
      </w:r>
      <w:r>
        <w:rPr>
          <w:rFonts w:eastAsiaTheme="minorEastAsia"/>
        </w:rPr>
        <w:t xml:space="preserve"> guru dan siswa kelas III</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EB7B46" w:rsidRDefault="00782E79" w:rsidP="00782E79">
      <w:pPr>
        <w:ind w:left="284" w:firstLine="0"/>
        <w:jc w:val="center"/>
        <w:rPr>
          <w:rFonts w:eastAsiaTheme="minorEastAsia"/>
        </w:rPr>
      </w:pPr>
      <w:r>
        <w:rPr>
          <w:rFonts w:eastAsiaTheme="minorEastAsia"/>
        </w:rPr>
        <w:lastRenderedPageBreak/>
        <w:t>Gambar</w:t>
      </w:r>
      <w:r w:rsidR="009E519E">
        <w:rPr>
          <w:rFonts w:eastAsiaTheme="minorEastAsia"/>
        </w:rPr>
        <w:t xml:space="preserve"> 15.</w:t>
      </w:r>
      <w:r w:rsidR="00413C1A">
        <w:rPr>
          <w:rFonts w:eastAsiaTheme="minorEastAsia"/>
        </w:rPr>
        <w:t xml:space="preserve"> Grafik </w:t>
      </w:r>
      <w:r w:rsidR="00734FB6">
        <w:rPr>
          <w:rFonts w:eastAsiaTheme="minorEastAsia"/>
        </w:rPr>
        <w:t>p</w:t>
      </w:r>
      <w:r w:rsidR="00111E2C">
        <w:rPr>
          <w:rFonts w:eastAsiaTheme="minorEastAsia"/>
        </w:rPr>
        <w:t>e</w:t>
      </w:r>
      <w:r w:rsidR="00734FB6">
        <w:rPr>
          <w:rFonts w:eastAsiaTheme="minorEastAsia"/>
        </w:rPr>
        <w:t>r</w:t>
      </w:r>
      <w:r w:rsidR="00111E2C">
        <w:rPr>
          <w:rFonts w:eastAsiaTheme="minorEastAsia"/>
        </w:rPr>
        <w:t xml:space="preserve">sentase </w:t>
      </w:r>
      <w:r w:rsidR="00413C1A">
        <w:rPr>
          <w:rFonts w:eastAsiaTheme="minorEastAsia"/>
        </w:rPr>
        <w:t>hasil kuesioner</w:t>
      </w:r>
      <w:r w:rsidR="00624D97">
        <w:rPr>
          <w:rFonts w:eastAsiaTheme="minorEastAsia"/>
        </w:rPr>
        <w:t xml:space="preserve"> </w:t>
      </w:r>
      <w:r w:rsidR="00624D97">
        <w:rPr>
          <w:rFonts w:eastAsiaTheme="minorEastAsia"/>
          <w:i/>
        </w:rPr>
        <w:t xml:space="preserve">game </w:t>
      </w:r>
      <w:r w:rsidR="00624D97">
        <w:rPr>
          <w:rFonts w:eastAsiaTheme="minorEastAsia"/>
        </w:rPr>
        <w:t>edukasi</w:t>
      </w:r>
    </w:p>
    <w:p w:rsidR="00624D97" w:rsidRDefault="00F11FB1" w:rsidP="007D1546">
      <w:pPr>
        <w:ind w:left="284" w:firstLine="0"/>
        <w:jc w:val="center"/>
        <w:rPr>
          <w:rFonts w:eastAsiaTheme="minorEastAsia"/>
        </w:rPr>
      </w:pPr>
      <w:r>
        <w:rPr>
          <w:rFonts w:eastAsiaTheme="minorEastAsia"/>
        </w:rPr>
        <w:drawing>
          <wp:inline distT="0" distB="0" distL="0" distR="0">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F11FB1" w:rsidRPr="00FD3514" w:rsidRDefault="001F36CC" w:rsidP="00FD3514">
      <w:pPr>
        <w:ind w:left="284"/>
        <w:rPr>
          <w:rFonts w:eastAsiaTheme="minorEastAsia"/>
        </w:rPr>
      </w:pPr>
      <w:r>
        <w:rPr>
          <w:rFonts w:eastAsiaTheme="minorEastAsia"/>
        </w:rPr>
        <w:t xml:space="preserve">Berdasarkan hasil pengujian menggunakan metode kuesioner diperoleh persentase nilai rata-rata yaitu 90,8%. 97% responden menyatakan </w:t>
      </w:r>
      <w:r w:rsidRPr="008C2B29">
        <w:rPr>
          <w:rFonts w:eastAsiaTheme="minorEastAsia"/>
          <w:i/>
        </w:rPr>
        <w:t>game</w:t>
      </w:r>
      <w:r>
        <w:rPr>
          <w:rFonts w:eastAsiaTheme="minorEastAsia"/>
        </w:rPr>
        <w:t xml:space="preserve"> menarik untuk dimainkan. 84% responden menyatakan </w:t>
      </w:r>
      <w:r w:rsidRPr="001F36CC">
        <w:rPr>
          <w:rFonts w:eastAsiaTheme="minorEastAsia"/>
          <w:i/>
        </w:rPr>
        <w:t>game</w:t>
      </w:r>
      <w:r>
        <w:rPr>
          <w:rFonts w:eastAsiaTheme="minorEastAsia"/>
        </w:rPr>
        <w:t xml:space="preserve"> mudah digunakan, 92% responden menyatakan bahasa yang digunakan dalam </w:t>
      </w:r>
      <w:r>
        <w:rPr>
          <w:rFonts w:eastAsiaTheme="minorEastAsia"/>
          <w:i/>
        </w:rPr>
        <w:t xml:space="preserve">game </w:t>
      </w:r>
      <w:r>
        <w:rPr>
          <w:rFonts w:eastAsiaTheme="minorEastAsia"/>
        </w:rPr>
        <w:t xml:space="preserve">mudah dimengerti, 92% responden menyatakan pertanyaan dalam </w:t>
      </w:r>
      <w:r>
        <w:rPr>
          <w:rFonts w:eastAsiaTheme="minorEastAsia"/>
          <w:i/>
        </w:rPr>
        <w:t xml:space="preserve">game </w:t>
      </w:r>
      <w:r>
        <w:rPr>
          <w:rFonts w:eastAsiaTheme="minorEastAsia"/>
        </w:rPr>
        <w:t xml:space="preserve">mudah untuk dikerjakan, 87% responden menyatakan materi pembelajaran dalam </w:t>
      </w:r>
      <w:r>
        <w:rPr>
          <w:rFonts w:eastAsiaTheme="minorEastAsia"/>
          <w:i/>
        </w:rPr>
        <w:t xml:space="preserve">game </w:t>
      </w:r>
      <w:r>
        <w:rPr>
          <w:rFonts w:eastAsiaTheme="minorEastAsia"/>
        </w:rPr>
        <w:t xml:space="preserve">mudah untuk dimengerti, 95% responden menyatakan tampilan </w:t>
      </w:r>
      <w:r>
        <w:rPr>
          <w:rFonts w:eastAsiaTheme="minorEastAsia"/>
          <w:i/>
        </w:rPr>
        <w:t xml:space="preserve">game </w:t>
      </w:r>
      <w:r>
        <w:rPr>
          <w:rFonts w:eastAsiaTheme="minorEastAsia"/>
        </w:rPr>
        <w:t xml:space="preserve">tidak membosankan, </w:t>
      </w:r>
      <w:r w:rsidR="00FD3514">
        <w:rPr>
          <w:rFonts w:eastAsiaTheme="minorEastAsia"/>
        </w:rPr>
        <w:t xml:space="preserve">91% responden menyatakan </w:t>
      </w:r>
      <w:r w:rsidR="00FD3514">
        <w:rPr>
          <w:rFonts w:eastAsiaTheme="minorEastAsia"/>
          <w:i/>
        </w:rPr>
        <w:t xml:space="preserve">game </w:t>
      </w:r>
      <w:r w:rsidR="00FD3514">
        <w:rPr>
          <w:rFonts w:eastAsiaTheme="minorEastAsia"/>
        </w:rPr>
        <w:t xml:space="preserve">dapat membantu memahami materi pembelajaran dengan lebih mudah. 92% responden menyatakan </w:t>
      </w:r>
      <w:r w:rsidR="00FD3514">
        <w:rPr>
          <w:rFonts w:eastAsiaTheme="minorEastAsia"/>
          <w:i/>
        </w:rPr>
        <w:t xml:space="preserve">game </w:t>
      </w:r>
      <w:r w:rsidR="00FD3514">
        <w:rPr>
          <w:rFonts w:eastAsiaTheme="minorEastAsia"/>
        </w:rPr>
        <w:t xml:space="preserve">dapat meningkatkan minat belajar, 89% responden menyatakan tombol dalam </w:t>
      </w:r>
      <w:r w:rsidR="00FD3514">
        <w:rPr>
          <w:rFonts w:eastAsiaTheme="minorEastAsia"/>
          <w:i/>
        </w:rPr>
        <w:t xml:space="preserve">game </w:t>
      </w:r>
      <w:r w:rsidR="00FD3514">
        <w:rPr>
          <w:rFonts w:eastAsiaTheme="minorEastAsia"/>
        </w:rPr>
        <w:t>dapat berfungsi dengan baik, 89% responden menyatakan tombol dalam gam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Pr>
                <w:rFonts w:eastAsiaTheme="minorEastAsia"/>
                <w:i/>
              </w:rPr>
              <w:t xml:space="preserve">gam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Pr>
                <w:rFonts w:eastAsiaTheme="minorEastAsia"/>
                <w:i/>
              </w:rPr>
              <w:t xml:space="preserve">gam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4: Pertanyaan dalam gam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Pr>
                <w:rFonts w:eastAsiaTheme="minorEastAsia"/>
                <w:i/>
              </w:rPr>
              <w:t xml:space="preserve">gam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7: Gam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Tombol dalam gam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F11FB1" w:rsidRDefault="005E2F6C" w:rsidP="00650296">
      <w:pPr>
        <w:pStyle w:val="Subjudul"/>
        <w:rPr>
          <w:rFonts w:eastAsiaTheme="minorEastAsia"/>
        </w:rPr>
      </w:pPr>
      <w:r>
        <w:rPr>
          <w:rFonts w:eastAsiaTheme="minorEastAsia"/>
        </w:rPr>
        <w:lastRenderedPageBreak/>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Pr>
          <w:rFonts w:eastAsiaTheme="minorEastAsia"/>
          <w:b w:val="0"/>
          <w:i/>
        </w:rPr>
        <w:t xml:space="preserve">game </w:t>
      </w:r>
      <w:r>
        <w:rPr>
          <w:rFonts w:eastAsiaTheme="minorEastAsia"/>
          <w:b w:val="0"/>
        </w:rPr>
        <w:t xml:space="preserve">edukasi pengenalan iklim dan cuaca </w:t>
      </w:r>
      <w:r w:rsidR="006C1375">
        <w:rPr>
          <w:rFonts w:eastAsiaTheme="minorEastAsia"/>
          <w:b w:val="0"/>
        </w:rPr>
        <w:t xml:space="preserve">yang dapat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A85EEB">
        <w:rPr>
          <w:rFonts w:eastAsiaTheme="minorEastAsia"/>
          <w:b w:val="0"/>
          <w:i/>
        </w:rPr>
        <w:t>blackbox</w:t>
      </w:r>
      <w:r w:rsidR="005C7BCD">
        <w:rPr>
          <w:rFonts w:eastAsiaTheme="minorEastAsia"/>
          <w:b w:val="0"/>
          <w:i/>
        </w:rPr>
        <w:t>,</w:t>
      </w:r>
      <w:r w:rsidR="00A85EEB">
        <w:rPr>
          <w:rFonts w:eastAsiaTheme="minorEastAsia"/>
          <w:b w:val="0"/>
          <w:i/>
        </w:rPr>
        <w:t xml:space="preserve"> </w:t>
      </w:r>
      <w:r w:rsidR="00E8615C">
        <w:rPr>
          <w:rFonts w:eastAsiaTheme="minorEastAsia"/>
          <w:b w:val="0"/>
          <w:i/>
        </w:rPr>
        <w:t xml:space="preserve">game </w:t>
      </w:r>
      <w:r w:rsidR="00E8615C">
        <w:rPr>
          <w:rFonts w:eastAsiaTheme="minorEastAsia"/>
          <w:b w:val="0"/>
        </w:rPr>
        <w:t>edukasi pengenalan</w:t>
      </w:r>
      <w:r w:rsidR="0037494A">
        <w:rPr>
          <w:rFonts w:eastAsiaTheme="minorEastAsia"/>
          <w:b w:val="0"/>
        </w:rPr>
        <w:t xml:space="preserve"> iklim dan cuaca dapat berjalan </w:t>
      </w:r>
      <w:r w:rsidR="00E8615C">
        <w:rPr>
          <w:rFonts w:eastAsiaTheme="minorEastAsia"/>
          <w:b w:val="0"/>
        </w:rPr>
        <w:t>dengan baik.</w:t>
      </w:r>
    </w:p>
    <w:p w:rsidR="00E8615C" w:rsidRDefault="00E8615C" w:rsidP="003176F9">
      <w:pPr>
        <w:pStyle w:val="Subjudul"/>
        <w:numPr>
          <w:ilvl w:val="0"/>
          <w:numId w:val="18"/>
        </w:numPr>
        <w:ind w:left="709" w:hanging="425"/>
        <w:rPr>
          <w:rFonts w:eastAsiaTheme="minorEastAsia"/>
          <w:b w:val="0"/>
        </w:rPr>
      </w:pPr>
      <w:r>
        <w:rPr>
          <w:rFonts w:eastAsiaTheme="minorEastAsia"/>
          <w:b w:val="0"/>
        </w:rPr>
        <w:t xml:space="preserve">Berdasarkan pengujian kuesioner hasil rata-rata </w:t>
      </w:r>
      <w:r w:rsidR="005378BF">
        <w:rPr>
          <w:rFonts w:eastAsiaTheme="minorEastAsia"/>
          <w:b w:val="0"/>
        </w:rPr>
        <w:t>persentase 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Pr>
          <w:rFonts w:eastAsiaTheme="minorEastAsia"/>
          <w:b w:val="0"/>
          <w:i/>
        </w:rPr>
        <w:t xml:space="preserve">gam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media </w:t>
      </w:r>
      <w:r w:rsidR="000E116F">
        <w:rPr>
          <w:rFonts w:eastAsiaTheme="minorEastAsia"/>
          <w:b w:val="0"/>
        </w:rPr>
        <w:t>pembelajaran yang menyenangkan dan efektif</w:t>
      </w:r>
      <w:r w:rsidR="00FE74C6">
        <w:rPr>
          <w:rFonts w:eastAsiaTheme="minorEastAsia"/>
          <w:b w:val="0"/>
        </w:rPr>
        <w:t>.</w:t>
      </w:r>
    </w:p>
    <w:p w:rsidR="001D7BA4" w:rsidRDefault="000C6A52" w:rsidP="00676953">
      <w:pPr>
        <w:pStyle w:val="Subjudul"/>
        <w:numPr>
          <w:ilvl w:val="0"/>
          <w:numId w:val="0"/>
        </w:numPr>
        <w:ind w:left="284" w:hanging="284"/>
        <w:rPr>
          <w:rFonts w:eastAsiaTheme="minorEastAsia"/>
          <w:color w:val="FFFFFF" w:themeColor="background1"/>
        </w:rPr>
      </w:pPr>
      <w:r>
        <w:rPr>
          <w:rFonts w:eastAsiaTheme="minorEastAsia"/>
        </w:rPr>
        <w:t>DAFTAR PUSTAKA</w:t>
      </w:r>
    </w:p>
    <w:p w:rsidR="00676953" w:rsidRPr="00676953" w:rsidRDefault="00676953" w:rsidP="00676953">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P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676953" w:rsidRPr="00676953" w:rsidRDefault="00676953" w:rsidP="00676953">
      <w:pPr>
        <w:widowControl w:val="0"/>
        <w:autoSpaceDE w:val="0"/>
        <w:autoSpaceDN w:val="0"/>
        <w:adjustRightInd w:val="0"/>
        <w:spacing w:line="240" w:lineRule="auto"/>
        <w:ind w:left="480" w:hanging="480"/>
      </w:pPr>
      <w:r w:rsidRPr="00676953">
        <w:t>Ekawati, P. L., Falani, A. Z., Kom, S., &amp; Kom, M. (2015). Pemanfaatan Teknologi Game Untuk Pembelajaran Mengenal Ragam Budaya Indonesia Berbasis Android. 22(1), 30-36.</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676953" w:rsidRPr="00676953" w:rsidRDefault="00676953" w:rsidP="00676953">
      <w:pPr>
        <w:widowControl w:val="0"/>
        <w:autoSpaceDE w:val="0"/>
        <w:autoSpaceDN w:val="0"/>
        <w:adjustRightInd w:val="0"/>
        <w:spacing w:line="240" w:lineRule="auto"/>
        <w:ind w:left="480" w:hanging="480"/>
      </w:pPr>
      <w:r w:rsidRPr="00676953">
        <w:t>Khobir, A. (2009). Upaya mendidik anak melalui permainan edukatif. 7(2).</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E43AA7" w:rsidRDefault="00676953" w:rsidP="00E43AA7">
      <w:pPr>
        <w:widowControl w:val="0"/>
        <w:autoSpaceDE w:val="0"/>
        <w:autoSpaceDN w:val="0"/>
        <w:adjustRightInd w:val="0"/>
        <w:spacing w:line="240" w:lineRule="auto"/>
        <w:ind w:left="480" w:hanging="480"/>
      </w:pPr>
      <w:r w:rsidRPr="00676953">
        <w:t>Novaliendry, D. (2013). Aplikasi game geografi berbasis multimedia interaktif (studi kasus siswa kelas IX SMPN 1 RAO). 6(2), 106-118.</w:t>
      </w:r>
    </w:p>
    <w:p w:rsidR="00375D4A" w:rsidRPr="00676953"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game-based learning as a teaching method. </w:t>
      </w:r>
      <w:r w:rsidRPr="00375D4A">
        <w:rPr>
          <w:rFonts w:eastAsiaTheme="minorEastAsia"/>
          <w:b w:val="0"/>
          <w:i/>
        </w:rPr>
        <w:t>Procedia-Social and Behavioral Sciences</w:t>
      </w:r>
      <w:r w:rsidRPr="00375D4A">
        <w:rPr>
          <w:rFonts w:eastAsiaTheme="minorEastAsia"/>
          <w:b w:val="0"/>
        </w:rPr>
        <w:t>, 186, 401-409.</w:t>
      </w:r>
    </w:p>
    <w:sectPr w:rsidR="00375D4A"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095B" w:rsidRDefault="00A4095B" w:rsidP="00DD4FB8">
      <w:pPr>
        <w:spacing w:after="0" w:line="240" w:lineRule="auto"/>
      </w:pPr>
      <w:r>
        <w:separator/>
      </w:r>
    </w:p>
  </w:endnote>
  <w:endnote w:type="continuationSeparator" w:id="0">
    <w:p w:rsidR="00A4095B" w:rsidRDefault="00A4095B"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095B" w:rsidRDefault="00A4095B" w:rsidP="00DD4FB8">
      <w:pPr>
        <w:spacing w:after="0" w:line="240" w:lineRule="auto"/>
      </w:pPr>
      <w:r>
        <w:separator/>
      </w:r>
    </w:p>
  </w:footnote>
  <w:footnote w:type="continuationSeparator" w:id="0">
    <w:p w:rsidR="00A4095B" w:rsidRDefault="00A4095B"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5D55"/>
    <w:rsid w:val="00006D7D"/>
    <w:rsid w:val="0000745F"/>
    <w:rsid w:val="00007F5C"/>
    <w:rsid w:val="00010EFB"/>
    <w:rsid w:val="00012EDC"/>
    <w:rsid w:val="00015A5A"/>
    <w:rsid w:val="00016CC3"/>
    <w:rsid w:val="0002239A"/>
    <w:rsid w:val="00022865"/>
    <w:rsid w:val="00022B55"/>
    <w:rsid w:val="00023FBF"/>
    <w:rsid w:val="00025B39"/>
    <w:rsid w:val="00026726"/>
    <w:rsid w:val="0002681C"/>
    <w:rsid w:val="000271E3"/>
    <w:rsid w:val="00031BFF"/>
    <w:rsid w:val="00031FD6"/>
    <w:rsid w:val="00034C0F"/>
    <w:rsid w:val="00035895"/>
    <w:rsid w:val="00036723"/>
    <w:rsid w:val="000369EB"/>
    <w:rsid w:val="00037702"/>
    <w:rsid w:val="000413DD"/>
    <w:rsid w:val="000424F7"/>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1151"/>
    <w:rsid w:val="0006374C"/>
    <w:rsid w:val="00064031"/>
    <w:rsid w:val="00064908"/>
    <w:rsid w:val="000650C2"/>
    <w:rsid w:val="000651F3"/>
    <w:rsid w:val="00065A23"/>
    <w:rsid w:val="00065B04"/>
    <w:rsid w:val="00066272"/>
    <w:rsid w:val="0007252C"/>
    <w:rsid w:val="00074FCC"/>
    <w:rsid w:val="00075D45"/>
    <w:rsid w:val="000823CF"/>
    <w:rsid w:val="00084076"/>
    <w:rsid w:val="0008409B"/>
    <w:rsid w:val="00086164"/>
    <w:rsid w:val="00086285"/>
    <w:rsid w:val="00086B3D"/>
    <w:rsid w:val="00094A17"/>
    <w:rsid w:val="00097080"/>
    <w:rsid w:val="000A1BCF"/>
    <w:rsid w:val="000A1FFF"/>
    <w:rsid w:val="000A44E4"/>
    <w:rsid w:val="000A497D"/>
    <w:rsid w:val="000A69E9"/>
    <w:rsid w:val="000A77F3"/>
    <w:rsid w:val="000A7BE7"/>
    <w:rsid w:val="000B0737"/>
    <w:rsid w:val="000B0B02"/>
    <w:rsid w:val="000B2112"/>
    <w:rsid w:val="000B74C8"/>
    <w:rsid w:val="000C3775"/>
    <w:rsid w:val="000C3C86"/>
    <w:rsid w:val="000C3F49"/>
    <w:rsid w:val="000C4245"/>
    <w:rsid w:val="000C686C"/>
    <w:rsid w:val="000C6A52"/>
    <w:rsid w:val="000D0555"/>
    <w:rsid w:val="000D0DA9"/>
    <w:rsid w:val="000D12D2"/>
    <w:rsid w:val="000D25F1"/>
    <w:rsid w:val="000D2EDF"/>
    <w:rsid w:val="000D3ADD"/>
    <w:rsid w:val="000D7347"/>
    <w:rsid w:val="000E0D40"/>
    <w:rsid w:val="000E116F"/>
    <w:rsid w:val="000E15FF"/>
    <w:rsid w:val="000E2D38"/>
    <w:rsid w:val="000E3B41"/>
    <w:rsid w:val="000E4B7A"/>
    <w:rsid w:val="000E6205"/>
    <w:rsid w:val="000E6288"/>
    <w:rsid w:val="000F03A9"/>
    <w:rsid w:val="000F1C13"/>
    <w:rsid w:val="000F340D"/>
    <w:rsid w:val="000F52CE"/>
    <w:rsid w:val="000F5A6A"/>
    <w:rsid w:val="000F5A6E"/>
    <w:rsid w:val="000F7251"/>
    <w:rsid w:val="001002EB"/>
    <w:rsid w:val="00102BEC"/>
    <w:rsid w:val="00102F77"/>
    <w:rsid w:val="00103C9E"/>
    <w:rsid w:val="00103E11"/>
    <w:rsid w:val="00104A63"/>
    <w:rsid w:val="00105D6C"/>
    <w:rsid w:val="001078DC"/>
    <w:rsid w:val="00107D3F"/>
    <w:rsid w:val="00111E2C"/>
    <w:rsid w:val="00112EE4"/>
    <w:rsid w:val="00113EF5"/>
    <w:rsid w:val="0011429A"/>
    <w:rsid w:val="00114316"/>
    <w:rsid w:val="0011489D"/>
    <w:rsid w:val="0011521E"/>
    <w:rsid w:val="001161B6"/>
    <w:rsid w:val="00116C2D"/>
    <w:rsid w:val="0012012F"/>
    <w:rsid w:val="00120DD6"/>
    <w:rsid w:val="00122D75"/>
    <w:rsid w:val="0012349A"/>
    <w:rsid w:val="001239BF"/>
    <w:rsid w:val="00123F43"/>
    <w:rsid w:val="00124237"/>
    <w:rsid w:val="00124460"/>
    <w:rsid w:val="00125020"/>
    <w:rsid w:val="00126CA4"/>
    <w:rsid w:val="001307C1"/>
    <w:rsid w:val="00130F94"/>
    <w:rsid w:val="001331E0"/>
    <w:rsid w:val="001337A1"/>
    <w:rsid w:val="00133AE6"/>
    <w:rsid w:val="00135077"/>
    <w:rsid w:val="001353A6"/>
    <w:rsid w:val="00135485"/>
    <w:rsid w:val="0013566D"/>
    <w:rsid w:val="001362A5"/>
    <w:rsid w:val="00141150"/>
    <w:rsid w:val="0014284D"/>
    <w:rsid w:val="00143A11"/>
    <w:rsid w:val="00146758"/>
    <w:rsid w:val="0015097C"/>
    <w:rsid w:val="00152C20"/>
    <w:rsid w:val="00152F06"/>
    <w:rsid w:val="001534B4"/>
    <w:rsid w:val="00153F4A"/>
    <w:rsid w:val="00154905"/>
    <w:rsid w:val="00155AB0"/>
    <w:rsid w:val="0015719C"/>
    <w:rsid w:val="00157CE9"/>
    <w:rsid w:val="00160945"/>
    <w:rsid w:val="00160AE3"/>
    <w:rsid w:val="00162412"/>
    <w:rsid w:val="001625B0"/>
    <w:rsid w:val="0016347A"/>
    <w:rsid w:val="001642BE"/>
    <w:rsid w:val="00164971"/>
    <w:rsid w:val="00164DEC"/>
    <w:rsid w:val="00165E0A"/>
    <w:rsid w:val="00166E02"/>
    <w:rsid w:val="001673AB"/>
    <w:rsid w:val="00171CEF"/>
    <w:rsid w:val="0017225A"/>
    <w:rsid w:val="00172724"/>
    <w:rsid w:val="00173482"/>
    <w:rsid w:val="0017614A"/>
    <w:rsid w:val="00177553"/>
    <w:rsid w:val="00180AC8"/>
    <w:rsid w:val="00186E5C"/>
    <w:rsid w:val="00191E18"/>
    <w:rsid w:val="00193B5E"/>
    <w:rsid w:val="001943B4"/>
    <w:rsid w:val="00195FDE"/>
    <w:rsid w:val="0019738B"/>
    <w:rsid w:val="001A063B"/>
    <w:rsid w:val="001A17CF"/>
    <w:rsid w:val="001A2FAC"/>
    <w:rsid w:val="001A3F51"/>
    <w:rsid w:val="001A710D"/>
    <w:rsid w:val="001A7986"/>
    <w:rsid w:val="001B0DE9"/>
    <w:rsid w:val="001B1432"/>
    <w:rsid w:val="001B417C"/>
    <w:rsid w:val="001B4C4D"/>
    <w:rsid w:val="001B505E"/>
    <w:rsid w:val="001B5AA6"/>
    <w:rsid w:val="001C18ED"/>
    <w:rsid w:val="001C3859"/>
    <w:rsid w:val="001C3C5A"/>
    <w:rsid w:val="001C4123"/>
    <w:rsid w:val="001C6BF2"/>
    <w:rsid w:val="001C74DE"/>
    <w:rsid w:val="001C763D"/>
    <w:rsid w:val="001C7A37"/>
    <w:rsid w:val="001D1832"/>
    <w:rsid w:val="001D4396"/>
    <w:rsid w:val="001D4628"/>
    <w:rsid w:val="001D7BA4"/>
    <w:rsid w:val="001D7D6B"/>
    <w:rsid w:val="001E0DC3"/>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5FE0"/>
    <w:rsid w:val="00230012"/>
    <w:rsid w:val="00230A6F"/>
    <w:rsid w:val="0023117A"/>
    <w:rsid w:val="00232F90"/>
    <w:rsid w:val="002342BB"/>
    <w:rsid w:val="0023462A"/>
    <w:rsid w:val="0023539C"/>
    <w:rsid w:val="002421BC"/>
    <w:rsid w:val="0024256C"/>
    <w:rsid w:val="00244004"/>
    <w:rsid w:val="00245811"/>
    <w:rsid w:val="00245E10"/>
    <w:rsid w:val="002463F1"/>
    <w:rsid w:val="00246ADA"/>
    <w:rsid w:val="0025072C"/>
    <w:rsid w:val="002535CD"/>
    <w:rsid w:val="002551CF"/>
    <w:rsid w:val="00257236"/>
    <w:rsid w:val="0025778C"/>
    <w:rsid w:val="002603FD"/>
    <w:rsid w:val="00262494"/>
    <w:rsid w:val="002665C6"/>
    <w:rsid w:val="002702CE"/>
    <w:rsid w:val="002707CA"/>
    <w:rsid w:val="00272309"/>
    <w:rsid w:val="00274B5B"/>
    <w:rsid w:val="0027554D"/>
    <w:rsid w:val="0027559A"/>
    <w:rsid w:val="00280360"/>
    <w:rsid w:val="00280AD8"/>
    <w:rsid w:val="00283A4E"/>
    <w:rsid w:val="00283C2C"/>
    <w:rsid w:val="00283D6F"/>
    <w:rsid w:val="00286C21"/>
    <w:rsid w:val="00287C83"/>
    <w:rsid w:val="0029409F"/>
    <w:rsid w:val="00294C18"/>
    <w:rsid w:val="002953A9"/>
    <w:rsid w:val="0029551C"/>
    <w:rsid w:val="002970E0"/>
    <w:rsid w:val="0029744F"/>
    <w:rsid w:val="002A07FB"/>
    <w:rsid w:val="002A2998"/>
    <w:rsid w:val="002A6483"/>
    <w:rsid w:val="002A7161"/>
    <w:rsid w:val="002B0E0F"/>
    <w:rsid w:val="002B499C"/>
    <w:rsid w:val="002B5CD1"/>
    <w:rsid w:val="002B6F20"/>
    <w:rsid w:val="002C13D3"/>
    <w:rsid w:val="002C1E2B"/>
    <w:rsid w:val="002C4939"/>
    <w:rsid w:val="002C765F"/>
    <w:rsid w:val="002D1472"/>
    <w:rsid w:val="002D1A87"/>
    <w:rsid w:val="002D2B76"/>
    <w:rsid w:val="002D2DCB"/>
    <w:rsid w:val="002D5617"/>
    <w:rsid w:val="002D5B79"/>
    <w:rsid w:val="002E0327"/>
    <w:rsid w:val="002E0ED4"/>
    <w:rsid w:val="002E242B"/>
    <w:rsid w:val="002E2BB6"/>
    <w:rsid w:val="002E3633"/>
    <w:rsid w:val="002E384D"/>
    <w:rsid w:val="002E40BC"/>
    <w:rsid w:val="002E6CFB"/>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6F9"/>
    <w:rsid w:val="00317992"/>
    <w:rsid w:val="00320AD6"/>
    <w:rsid w:val="00320CFD"/>
    <w:rsid w:val="00321039"/>
    <w:rsid w:val="003220EA"/>
    <w:rsid w:val="0032732C"/>
    <w:rsid w:val="00327AC2"/>
    <w:rsid w:val="003307CE"/>
    <w:rsid w:val="00332192"/>
    <w:rsid w:val="0033483E"/>
    <w:rsid w:val="00335136"/>
    <w:rsid w:val="0033543A"/>
    <w:rsid w:val="003358FD"/>
    <w:rsid w:val="003359AE"/>
    <w:rsid w:val="00337148"/>
    <w:rsid w:val="003371C8"/>
    <w:rsid w:val="0034186E"/>
    <w:rsid w:val="00341F3A"/>
    <w:rsid w:val="00342544"/>
    <w:rsid w:val="00342C5B"/>
    <w:rsid w:val="00343911"/>
    <w:rsid w:val="003444A2"/>
    <w:rsid w:val="003444E5"/>
    <w:rsid w:val="00346778"/>
    <w:rsid w:val="00346F6C"/>
    <w:rsid w:val="00346FB3"/>
    <w:rsid w:val="003517A8"/>
    <w:rsid w:val="00351C13"/>
    <w:rsid w:val="00352A34"/>
    <w:rsid w:val="00352C47"/>
    <w:rsid w:val="0035326E"/>
    <w:rsid w:val="003535FE"/>
    <w:rsid w:val="00353F9B"/>
    <w:rsid w:val="00355ABA"/>
    <w:rsid w:val="003576BB"/>
    <w:rsid w:val="00357F14"/>
    <w:rsid w:val="0036039B"/>
    <w:rsid w:val="00361236"/>
    <w:rsid w:val="003621D9"/>
    <w:rsid w:val="003621EA"/>
    <w:rsid w:val="00362924"/>
    <w:rsid w:val="00364F87"/>
    <w:rsid w:val="00365345"/>
    <w:rsid w:val="0036541F"/>
    <w:rsid w:val="00372756"/>
    <w:rsid w:val="0037494A"/>
    <w:rsid w:val="00375D4A"/>
    <w:rsid w:val="003766EF"/>
    <w:rsid w:val="00377347"/>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F6E"/>
    <w:rsid w:val="00396E5D"/>
    <w:rsid w:val="00397521"/>
    <w:rsid w:val="003977CC"/>
    <w:rsid w:val="003A181A"/>
    <w:rsid w:val="003A60E8"/>
    <w:rsid w:val="003A770E"/>
    <w:rsid w:val="003B0592"/>
    <w:rsid w:val="003B2D9D"/>
    <w:rsid w:val="003B30EA"/>
    <w:rsid w:val="003B3872"/>
    <w:rsid w:val="003B5800"/>
    <w:rsid w:val="003B5996"/>
    <w:rsid w:val="003B5B8D"/>
    <w:rsid w:val="003C07F0"/>
    <w:rsid w:val="003C0968"/>
    <w:rsid w:val="003C0C1D"/>
    <w:rsid w:val="003C16C8"/>
    <w:rsid w:val="003C19A2"/>
    <w:rsid w:val="003C451C"/>
    <w:rsid w:val="003C7047"/>
    <w:rsid w:val="003D19FE"/>
    <w:rsid w:val="003D2493"/>
    <w:rsid w:val="003D28C6"/>
    <w:rsid w:val="003D39B5"/>
    <w:rsid w:val="003D435B"/>
    <w:rsid w:val="003D46CF"/>
    <w:rsid w:val="003D57D0"/>
    <w:rsid w:val="003D720E"/>
    <w:rsid w:val="003E1495"/>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406"/>
    <w:rsid w:val="003F5D4B"/>
    <w:rsid w:val="003F60E3"/>
    <w:rsid w:val="0040084D"/>
    <w:rsid w:val="004009D5"/>
    <w:rsid w:val="00401B2B"/>
    <w:rsid w:val="00401D35"/>
    <w:rsid w:val="0040249D"/>
    <w:rsid w:val="00402662"/>
    <w:rsid w:val="00405AF8"/>
    <w:rsid w:val="004064B7"/>
    <w:rsid w:val="0041026E"/>
    <w:rsid w:val="004117F6"/>
    <w:rsid w:val="00412C79"/>
    <w:rsid w:val="004132DD"/>
    <w:rsid w:val="004139F4"/>
    <w:rsid w:val="00413C1A"/>
    <w:rsid w:val="004172DB"/>
    <w:rsid w:val="00417652"/>
    <w:rsid w:val="00417D1D"/>
    <w:rsid w:val="00417FEE"/>
    <w:rsid w:val="004206D5"/>
    <w:rsid w:val="0042081F"/>
    <w:rsid w:val="00422DD9"/>
    <w:rsid w:val="00422EB7"/>
    <w:rsid w:val="004232DE"/>
    <w:rsid w:val="00423BA3"/>
    <w:rsid w:val="00423D40"/>
    <w:rsid w:val="00426483"/>
    <w:rsid w:val="004300E9"/>
    <w:rsid w:val="00430BCC"/>
    <w:rsid w:val="00431E54"/>
    <w:rsid w:val="00436FB8"/>
    <w:rsid w:val="0043798F"/>
    <w:rsid w:val="004406CB"/>
    <w:rsid w:val="00441CE9"/>
    <w:rsid w:val="00443166"/>
    <w:rsid w:val="0044439E"/>
    <w:rsid w:val="0044458A"/>
    <w:rsid w:val="00444D3A"/>
    <w:rsid w:val="00447289"/>
    <w:rsid w:val="0044740D"/>
    <w:rsid w:val="004474D8"/>
    <w:rsid w:val="00450CF2"/>
    <w:rsid w:val="00454B50"/>
    <w:rsid w:val="0045553B"/>
    <w:rsid w:val="0045641E"/>
    <w:rsid w:val="00456DD5"/>
    <w:rsid w:val="0046038D"/>
    <w:rsid w:val="0046089B"/>
    <w:rsid w:val="00464F81"/>
    <w:rsid w:val="0046748B"/>
    <w:rsid w:val="004675F0"/>
    <w:rsid w:val="004707D9"/>
    <w:rsid w:val="00470C65"/>
    <w:rsid w:val="00471048"/>
    <w:rsid w:val="00471A16"/>
    <w:rsid w:val="00471FC8"/>
    <w:rsid w:val="0047297F"/>
    <w:rsid w:val="00475065"/>
    <w:rsid w:val="00475222"/>
    <w:rsid w:val="00481F3B"/>
    <w:rsid w:val="004821BC"/>
    <w:rsid w:val="00482F4C"/>
    <w:rsid w:val="004844E9"/>
    <w:rsid w:val="00485EB1"/>
    <w:rsid w:val="00487A72"/>
    <w:rsid w:val="00490D89"/>
    <w:rsid w:val="00494F23"/>
    <w:rsid w:val="004953B4"/>
    <w:rsid w:val="00495A94"/>
    <w:rsid w:val="004A17A6"/>
    <w:rsid w:val="004A23BB"/>
    <w:rsid w:val="004A2610"/>
    <w:rsid w:val="004A2800"/>
    <w:rsid w:val="004A3BEE"/>
    <w:rsid w:val="004A458F"/>
    <w:rsid w:val="004A4BF4"/>
    <w:rsid w:val="004A4FDB"/>
    <w:rsid w:val="004A5D5A"/>
    <w:rsid w:val="004A712D"/>
    <w:rsid w:val="004B04C0"/>
    <w:rsid w:val="004B1656"/>
    <w:rsid w:val="004B2024"/>
    <w:rsid w:val="004B4B11"/>
    <w:rsid w:val="004B4EC3"/>
    <w:rsid w:val="004B4F61"/>
    <w:rsid w:val="004B6217"/>
    <w:rsid w:val="004B7931"/>
    <w:rsid w:val="004B7E00"/>
    <w:rsid w:val="004C2DCF"/>
    <w:rsid w:val="004C32B0"/>
    <w:rsid w:val="004C40A0"/>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414"/>
    <w:rsid w:val="004F1E90"/>
    <w:rsid w:val="004F1ECA"/>
    <w:rsid w:val="004F4C66"/>
    <w:rsid w:val="004F5DA7"/>
    <w:rsid w:val="00501DA7"/>
    <w:rsid w:val="00501FBD"/>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67F9"/>
    <w:rsid w:val="00526B0B"/>
    <w:rsid w:val="00527A4A"/>
    <w:rsid w:val="00527B9E"/>
    <w:rsid w:val="0053038B"/>
    <w:rsid w:val="00531976"/>
    <w:rsid w:val="00534D09"/>
    <w:rsid w:val="00536B8C"/>
    <w:rsid w:val="005372B7"/>
    <w:rsid w:val="005378BF"/>
    <w:rsid w:val="00540161"/>
    <w:rsid w:val="00541AA1"/>
    <w:rsid w:val="005423D7"/>
    <w:rsid w:val="00542801"/>
    <w:rsid w:val="005433F3"/>
    <w:rsid w:val="005443DD"/>
    <w:rsid w:val="005459ED"/>
    <w:rsid w:val="00547C47"/>
    <w:rsid w:val="00554588"/>
    <w:rsid w:val="00555253"/>
    <w:rsid w:val="0055609D"/>
    <w:rsid w:val="00560FB4"/>
    <w:rsid w:val="00561C06"/>
    <w:rsid w:val="00562EF6"/>
    <w:rsid w:val="00563F0C"/>
    <w:rsid w:val="00565643"/>
    <w:rsid w:val="00565A19"/>
    <w:rsid w:val="005677AF"/>
    <w:rsid w:val="00570CDF"/>
    <w:rsid w:val="005761DF"/>
    <w:rsid w:val="00576F25"/>
    <w:rsid w:val="005773F8"/>
    <w:rsid w:val="0057747B"/>
    <w:rsid w:val="005817C9"/>
    <w:rsid w:val="00582B56"/>
    <w:rsid w:val="005839F4"/>
    <w:rsid w:val="00583CE1"/>
    <w:rsid w:val="0058614B"/>
    <w:rsid w:val="00590623"/>
    <w:rsid w:val="00592515"/>
    <w:rsid w:val="00593BE2"/>
    <w:rsid w:val="00594F9B"/>
    <w:rsid w:val="005A20AC"/>
    <w:rsid w:val="005A43F0"/>
    <w:rsid w:val="005A5287"/>
    <w:rsid w:val="005A7937"/>
    <w:rsid w:val="005B132B"/>
    <w:rsid w:val="005B14F2"/>
    <w:rsid w:val="005B1F47"/>
    <w:rsid w:val="005B6771"/>
    <w:rsid w:val="005B75EA"/>
    <w:rsid w:val="005B7D08"/>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4F7E"/>
    <w:rsid w:val="005D6EE1"/>
    <w:rsid w:val="005E2368"/>
    <w:rsid w:val="005E2F6C"/>
    <w:rsid w:val="005E447D"/>
    <w:rsid w:val="005E6331"/>
    <w:rsid w:val="005E63A9"/>
    <w:rsid w:val="005E770C"/>
    <w:rsid w:val="005E7EA0"/>
    <w:rsid w:val="005F05AA"/>
    <w:rsid w:val="005F0A27"/>
    <w:rsid w:val="005F0D92"/>
    <w:rsid w:val="005F16E4"/>
    <w:rsid w:val="005F17C7"/>
    <w:rsid w:val="005F1C55"/>
    <w:rsid w:val="005F25E9"/>
    <w:rsid w:val="005F3007"/>
    <w:rsid w:val="005F5CD8"/>
    <w:rsid w:val="005F67B2"/>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35DB"/>
    <w:rsid w:val="00634198"/>
    <w:rsid w:val="00634412"/>
    <w:rsid w:val="00634EEC"/>
    <w:rsid w:val="006376CF"/>
    <w:rsid w:val="006400EF"/>
    <w:rsid w:val="00640B60"/>
    <w:rsid w:val="0064190F"/>
    <w:rsid w:val="00642AB9"/>
    <w:rsid w:val="00643E12"/>
    <w:rsid w:val="0064524D"/>
    <w:rsid w:val="006465C3"/>
    <w:rsid w:val="00650205"/>
    <w:rsid w:val="00650296"/>
    <w:rsid w:val="00651B27"/>
    <w:rsid w:val="006525B9"/>
    <w:rsid w:val="00652F27"/>
    <w:rsid w:val="00653FE0"/>
    <w:rsid w:val="00655F9D"/>
    <w:rsid w:val="00660491"/>
    <w:rsid w:val="00660BAC"/>
    <w:rsid w:val="00661745"/>
    <w:rsid w:val="006620F8"/>
    <w:rsid w:val="0066222F"/>
    <w:rsid w:val="00663365"/>
    <w:rsid w:val="00663B57"/>
    <w:rsid w:val="00664766"/>
    <w:rsid w:val="006656A3"/>
    <w:rsid w:val="00670250"/>
    <w:rsid w:val="00670B2F"/>
    <w:rsid w:val="00673B73"/>
    <w:rsid w:val="00676953"/>
    <w:rsid w:val="00676F5B"/>
    <w:rsid w:val="006772E1"/>
    <w:rsid w:val="00681E1D"/>
    <w:rsid w:val="00683436"/>
    <w:rsid w:val="00683750"/>
    <w:rsid w:val="00684888"/>
    <w:rsid w:val="00684EB1"/>
    <w:rsid w:val="00685CD6"/>
    <w:rsid w:val="006863D0"/>
    <w:rsid w:val="00686867"/>
    <w:rsid w:val="006929BA"/>
    <w:rsid w:val="00692E79"/>
    <w:rsid w:val="00694A5A"/>
    <w:rsid w:val="00694F36"/>
    <w:rsid w:val="00695850"/>
    <w:rsid w:val="0069596F"/>
    <w:rsid w:val="00695CD8"/>
    <w:rsid w:val="00696740"/>
    <w:rsid w:val="00697988"/>
    <w:rsid w:val="006A191B"/>
    <w:rsid w:val="006A2C94"/>
    <w:rsid w:val="006A2E10"/>
    <w:rsid w:val="006A4C0B"/>
    <w:rsid w:val="006A5FE2"/>
    <w:rsid w:val="006A6085"/>
    <w:rsid w:val="006B0098"/>
    <w:rsid w:val="006B0148"/>
    <w:rsid w:val="006B0CE0"/>
    <w:rsid w:val="006B1608"/>
    <w:rsid w:val="006B27CD"/>
    <w:rsid w:val="006B36E5"/>
    <w:rsid w:val="006B3930"/>
    <w:rsid w:val="006B3DE1"/>
    <w:rsid w:val="006B5054"/>
    <w:rsid w:val="006B5454"/>
    <w:rsid w:val="006C1375"/>
    <w:rsid w:val="006C2633"/>
    <w:rsid w:val="006C44C8"/>
    <w:rsid w:val="006C49EE"/>
    <w:rsid w:val="006C4DFB"/>
    <w:rsid w:val="006C53AB"/>
    <w:rsid w:val="006C6411"/>
    <w:rsid w:val="006C65D3"/>
    <w:rsid w:val="006D021B"/>
    <w:rsid w:val="006D0387"/>
    <w:rsid w:val="006D11AB"/>
    <w:rsid w:val="006D2280"/>
    <w:rsid w:val="006D6ECC"/>
    <w:rsid w:val="006D7A3C"/>
    <w:rsid w:val="006E02D5"/>
    <w:rsid w:val="006E0B1B"/>
    <w:rsid w:val="006E1007"/>
    <w:rsid w:val="006E1284"/>
    <w:rsid w:val="006E4434"/>
    <w:rsid w:val="006E489A"/>
    <w:rsid w:val="006E6DBB"/>
    <w:rsid w:val="006E76AF"/>
    <w:rsid w:val="006F1FE9"/>
    <w:rsid w:val="006F4EF1"/>
    <w:rsid w:val="006F72C9"/>
    <w:rsid w:val="00700139"/>
    <w:rsid w:val="00703887"/>
    <w:rsid w:val="00704A1C"/>
    <w:rsid w:val="00705493"/>
    <w:rsid w:val="00705CE9"/>
    <w:rsid w:val="00705F68"/>
    <w:rsid w:val="00706064"/>
    <w:rsid w:val="007078F6"/>
    <w:rsid w:val="00710454"/>
    <w:rsid w:val="007108C3"/>
    <w:rsid w:val="00710B1F"/>
    <w:rsid w:val="00710BB1"/>
    <w:rsid w:val="00712388"/>
    <w:rsid w:val="00713AFB"/>
    <w:rsid w:val="007160EB"/>
    <w:rsid w:val="00716168"/>
    <w:rsid w:val="00716E7B"/>
    <w:rsid w:val="00723101"/>
    <w:rsid w:val="00725DBB"/>
    <w:rsid w:val="0072747C"/>
    <w:rsid w:val="00727837"/>
    <w:rsid w:val="00727AD6"/>
    <w:rsid w:val="00730DB0"/>
    <w:rsid w:val="007317C3"/>
    <w:rsid w:val="007322C2"/>
    <w:rsid w:val="00732EE1"/>
    <w:rsid w:val="00733944"/>
    <w:rsid w:val="00733C77"/>
    <w:rsid w:val="007345DA"/>
    <w:rsid w:val="00734C48"/>
    <w:rsid w:val="00734FB6"/>
    <w:rsid w:val="007405DF"/>
    <w:rsid w:val="00740B26"/>
    <w:rsid w:val="00740EF1"/>
    <w:rsid w:val="00742697"/>
    <w:rsid w:val="007426C0"/>
    <w:rsid w:val="0074338B"/>
    <w:rsid w:val="007434D8"/>
    <w:rsid w:val="007452D0"/>
    <w:rsid w:val="007453E2"/>
    <w:rsid w:val="007454A2"/>
    <w:rsid w:val="0074570B"/>
    <w:rsid w:val="00750473"/>
    <w:rsid w:val="00750949"/>
    <w:rsid w:val="00750A6B"/>
    <w:rsid w:val="007514FA"/>
    <w:rsid w:val="007552E1"/>
    <w:rsid w:val="0075582B"/>
    <w:rsid w:val="00756DA9"/>
    <w:rsid w:val="007605E1"/>
    <w:rsid w:val="007644E0"/>
    <w:rsid w:val="00764888"/>
    <w:rsid w:val="00764EB4"/>
    <w:rsid w:val="00765078"/>
    <w:rsid w:val="007668CB"/>
    <w:rsid w:val="00766964"/>
    <w:rsid w:val="007675B2"/>
    <w:rsid w:val="0077389E"/>
    <w:rsid w:val="00774614"/>
    <w:rsid w:val="00776647"/>
    <w:rsid w:val="0077697F"/>
    <w:rsid w:val="00777DF1"/>
    <w:rsid w:val="00781EB3"/>
    <w:rsid w:val="00782E79"/>
    <w:rsid w:val="00783EE7"/>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2878"/>
    <w:rsid w:val="007A2967"/>
    <w:rsid w:val="007A30D6"/>
    <w:rsid w:val="007A5227"/>
    <w:rsid w:val="007A5A39"/>
    <w:rsid w:val="007A5B18"/>
    <w:rsid w:val="007B0732"/>
    <w:rsid w:val="007B298C"/>
    <w:rsid w:val="007B30CF"/>
    <w:rsid w:val="007B3A31"/>
    <w:rsid w:val="007B4F9A"/>
    <w:rsid w:val="007B75B4"/>
    <w:rsid w:val="007C08FD"/>
    <w:rsid w:val="007C0B09"/>
    <w:rsid w:val="007C1CEF"/>
    <w:rsid w:val="007C397B"/>
    <w:rsid w:val="007C4352"/>
    <w:rsid w:val="007C4398"/>
    <w:rsid w:val="007C4B01"/>
    <w:rsid w:val="007C598E"/>
    <w:rsid w:val="007D1378"/>
    <w:rsid w:val="007D1546"/>
    <w:rsid w:val="007D6321"/>
    <w:rsid w:val="007D6741"/>
    <w:rsid w:val="007E5C87"/>
    <w:rsid w:val="007F048F"/>
    <w:rsid w:val="007F0730"/>
    <w:rsid w:val="007F1440"/>
    <w:rsid w:val="007F2171"/>
    <w:rsid w:val="007F2650"/>
    <w:rsid w:val="007F2EE4"/>
    <w:rsid w:val="007F4954"/>
    <w:rsid w:val="007F69E3"/>
    <w:rsid w:val="007F6E10"/>
    <w:rsid w:val="008003D7"/>
    <w:rsid w:val="008005B3"/>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6455"/>
    <w:rsid w:val="00827A46"/>
    <w:rsid w:val="00827EE0"/>
    <w:rsid w:val="00832708"/>
    <w:rsid w:val="00835250"/>
    <w:rsid w:val="008354A1"/>
    <w:rsid w:val="008355BB"/>
    <w:rsid w:val="00837E9C"/>
    <w:rsid w:val="0084037C"/>
    <w:rsid w:val="008406F0"/>
    <w:rsid w:val="00840CDC"/>
    <w:rsid w:val="00840CF1"/>
    <w:rsid w:val="00843D1E"/>
    <w:rsid w:val="008441C9"/>
    <w:rsid w:val="008446E5"/>
    <w:rsid w:val="00845148"/>
    <w:rsid w:val="00846012"/>
    <w:rsid w:val="0084726A"/>
    <w:rsid w:val="00852543"/>
    <w:rsid w:val="00852A7E"/>
    <w:rsid w:val="00853F38"/>
    <w:rsid w:val="008546B6"/>
    <w:rsid w:val="00854E0B"/>
    <w:rsid w:val="0085529C"/>
    <w:rsid w:val="0085632D"/>
    <w:rsid w:val="008576EB"/>
    <w:rsid w:val="00857772"/>
    <w:rsid w:val="00861447"/>
    <w:rsid w:val="00861C34"/>
    <w:rsid w:val="00862ADA"/>
    <w:rsid w:val="00865EE0"/>
    <w:rsid w:val="008672A9"/>
    <w:rsid w:val="00867D69"/>
    <w:rsid w:val="008713B8"/>
    <w:rsid w:val="00871E4B"/>
    <w:rsid w:val="008721C3"/>
    <w:rsid w:val="00872653"/>
    <w:rsid w:val="0087298E"/>
    <w:rsid w:val="00872FF8"/>
    <w:rsid w:val="00881AC0"/>
    <w:rsid w:val="00881CC8"/>
    <w:rsid w:val="00882F41"/>
    <w:rsid w:val="00883855"/>
    <w:rsid w:val="008838C5"/>
    <w:rsid w:val="00883A82"/>
    <w:rsid w:val="00885332"/>
    <w:rsid w:val="00885F0D"/>
    <w:rsid w:val="00886DC7"/>
    <w:rsid w:val="00890C0C"/>
    <w:rsid w:val="0089179F"/>
    <w:rsid w:val="00891E27"/>
    <w:rsid w:val="00892AFB"/>
    <w:rsid w:val="00893AF2"/>
    <w:rsid w:val="008951B4"/>
    <w:rsid w:val="00896992"/>
    <w:rsid w:val="00897B80"/>
    <w:rsid w:val="008A1078"/>
    <w:rsid w:val="008A1FE2"/>
    <w:rsid w:val="008A2990"/>
    <w:rsid w:val="008A4C55"/>
    <w:rsid w:val="008A4D41"/>
    <w:rsid w:val="008A5F51"/>
    <w:rsid w:val="008A61E7"/>
    <w:rsid w:val="008A645D"/>
    <w:rsid w:val="008B1F2C"/>
    <w:rsid w:val="008B2CBA"/>
    <w:rsid w:val="008B4797"/>
    <w:rsid w:val="008B5372"/>
    <w:rsid w:val="008B6EA8"/>
    <w:rsid w:val="008B7C00"/>
    <w:rsid w:val="008C29DC"/>
    <w:rsid w:val="008C2B29"/>
    <w:rsid w:val="008C3658"/>
    <w:rsid w:val="008C67BC"/>
    <w:rsid w:val="008C7245"/>
    <w:rsid w:val="008C7C28"/>
    <w:rsid w:val="008D4248"/>
    <w:rsid w:val="008D5364"/>
    <w:rsid w:val="008D567E"/>
    <w:rsid w:val="008D5867"/>
    <w:rsid w:val="008D66A3"/>
    <w:rsid w:val="008E1127"/>
    <w:rsid w:val="008E23EB"/>
    <w:rsid w:val="008E3970"/>
    <w:rsid w:val="008E6556"/>
    <w:rsid w:val="008E698C"/>
    <w:rsid w:val="008E77E5"/>
    <w:rsid w:val="008E78CF"/>
    <w:rsid w:val="008F0503"/>
    <w:rsid w:val="008F0BD5"/>
    <w:rsid w:val="008F11B4"/>
    <w:rsid w:val="008F1922"/>
    <w:rsid w:val="008F1950"/>
    <w:rsid w:val="008F3138"/>
    <w:rsid w:val="008F35D2"/>
    <w:rsid w:val="00900311"/>
    <w:rsid w:val="00903D7F"/>
    <w:rsid w:val="009046B3"/>
    <w:rsid w:val="009073F0"/>
    <w:rsid w:val="0091075A"/>
    <w:rsid w:val="00912133"/>
    <w:rsid w:val="00913145"/>
    <w:rsid w:val="00913285"/>
    <w:rsid w:val="00916263"/>
    <w:rsid w:val="00920A6B"/>
    <w:rsid w:val="00920BFA"/>
    <w:rsid w:val="00922FD0"/>
    <w:rsid w:val="00923563"/>
    <w:rsid w:val="00923B20"/>
    <w:rsid w:val="00923C2A"/>
    <w:rsid w:val="00923E72"/>
    <w:rsid w:val="00930121"/>
    <w:rsid w:val="00930E0E"/>
    <w:rsid w:val="0093176B"/>
    <w:rsid w:val="0093203E"/>
    <w:rsid w:val="00933123"/>
    <w:rsid w:val="009369BB"/>
    <w:rsid w:val="0093721C"/>
    <w:rsid w:val="009404F8"/>
    <w:rsid w:val="00943F76"/>
    <w:rsid w:val="00944234"/>
    <w:rsid w:val="00945591"/>
    <w:rsid w:val="009461A8"/>
    <w:rsid w:val="0095225C"/>
    <w:rsid w:val="00953B41"/>
    <w:rsid w:val="00954318"/>
    <w:rsid w:val="00954890"/>
    <w:rsid w:val="00954D79"/>
    <w:rsid w:val="00955BE6"/>
    <w:rsid w:val="00956924"/>
    <w:rsid w:val="00956AB6"/>
    <w:rsid w:val="00961B57"/>
    <w:rsid w:val="009638A2"/>
    <w:rsid w:val="00964E60"/>
    <w:rsid w:val="00965B3A"/>
    <w:rsid w:val="00967484"/>
    <w:rsid w:val="0096751D"/>
    <w:rsid w:val="00967F34"/>
    <w:rsid w:val="00971CB0"/>
    <w:rsid w:val="0097267E"/>
    <w:rsid w:val="009729F5"/>
    <w:rsid w:val="00974952"/>
    <w:rsid w:val="00974BB7"/>
    <w:rsid w:val="00975930"/>
    <w:rsid w:val="0097600C"/>
    <w:rsid w:val="0098070E"/>
    <w:rsid w:val="00981313"/>
    <w:rsid w:val="0098308F"/>
    <w:rsid w:val="009836D5"/>
    <w:rsid w:val="00983B0C"/>
    <w:rsid w:val="009859B8"/>
    <w:rsid w:val="0098682A"/>
    <w:rsid w:val="00986ECE"/>
    <w:rsid w:val="00987158"/>
    <w:rsid w:val="009871B4"/>
    <w:rsid w:val="00987FA1"/>
    <w:rsid w:val="00990DDE"/>
    <w:rsid w:val="009914E2"/>
    <w:rsid w:val="009915C8"/>
    <w:rsid w:val="00991D9D"/>
    <w:rsid w:val="00994CE2"/>
    <w:rsid w:val="009A01AD"/>
    <w:rsid w:val="009A097F"/>
    <w:rsid w:val="009A23F0"/>
    <w:rsid w:val="009A39A2"/>
    <w:rsid w:val="009A63D6"/>
    <w:rsid w:val="009A7330"/>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4BEB"/>
    <w:rsid w:val="009D5C93"/>
    <w:rsid w:val="009D5EDB"/>
    <w:rsid w:val="009D7D33"/>
    <w:rsid w:val="009D7DC7"/>
    <w:rsid w:val="009E0801"/>
    <w:rsid w:val="009E1FD0"/>
    <w:rsid w:val="009E287E"/>
    <w:rsid w:val="009E3CAE"/>
    <w:rsid w:val="009E4BB2"/>
    <w:rsid w:val="009E519E"/>
    <w:rsid w:val="009E637C"/>
    <w:rsid w:val="009E646E"/>
    <w:rsid w:val="009E69B5"/>
    <w:rsid w:val="009E76BA"/>
    <w:rsid w:val="009F0255"/>
    <w:rsid w:val="009F2433"/>
    <w:rsid w:val="009F6505"/>
    <w:rsid w:val="009F67E3"/>
    <w:rsid w:val="009F6BE7"/>
    <w:rsid w:val="009F6FF7"/>
    <w:rsid w:val="00A00B0F"/>
    <w:rsid w:val="00A01C13"/>
    <w:rsid w:val="00A01EFD"/>
    <w:rsid w:val="00A02288"/>
    <w:rsid w:val="00A03AFE"/>
    <w:rsid w:val="00A04464"/>
    <w:rsid w:val="00A069B9"/>
    <w:rsid w:val="00A07961"/>
    <w:rsid w:val="00A07A0B"/>
    <w:rsid w:val="00A102E2"/>
    <w:rsid w:val="00A1089C"/>
    <w:rsid w:val="00A117D6"/>
    <w:rsid w:val="00A13E60"/>
    <w:rsid w:val="00A14010"/>
    <w:rsid w:val="00A14391"/>
    <w:rsid w:val="00A1623C"/>
    <w:rsid w:val="00A1797A"/>
    <w:rsid w:val="00A207C1"/>
    <w:rsid w:val="00A218C1"/>
    <w:rsid w:val="00A23AFF"/>
    <w:rsid w:val="00A23C9F"/>
    <w:rsid w:val="00A23DFA"/>
    <w:rsid w:val="00A25334"/>
    <w:rsid w:val="00A255CD"/>
    <w:rsid w:val="00A25BEF"/>
    <w:rsid w:val="00A25E27"/>
    <w:rsid w:val="00A31307"/>
    <w:rsid w:val="00A3222D"/>
    <w:rsid w:val="00A34803"/>
    <w:rsid w:val="00A34CC2"/>
    <w:rsid w:val="00A36CAB"/>
    <w:rsid w:val="00A36D7C"/>
    <w:rsid w:val="00A371FD"/>
    <w:rsid w:val="00A40150"/>
    <w:rsid w:val="00A408ED"/>
    <w:rsid w:val="00A4095B"/>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571BF"/>
    <w:rsid w:val="00A62F31"/>
    <w:rsid w:val="00A62F3C"/>
    <w:rsid w:val="00A6466C"/>
    <w:rsid w:val="00A64F4A"/>
    <w:rsid w:val="00A65445"/>
    <w:rsid w:val="00A65548"/>
    <w:rsid w:val="00A65913"/>
    <w:rsid w:val="00A66439"/>
    <w:rsid w:val="00A67381"/>
    <w:rsid w:val="00A70C08"/>
    <w:rsid w:val="00A712FF"/>
    <w:rsid w:val="00A723F4"/>
    <w:rsid w:val="00A73DDF"/>
    <w:rsid w:val="00A75D1E"/>
    <w:rsid w:val="00A75EE6"/>
    <w:rsid w:val="00A818FD"/>
    <w:rsid w:val="00A81E95"/>
    <w:rsid w:val="00A83364"/>
    <w:rsid w:val="00A85E6C"/>
    <w:rsid w:val="00A85EEB"/>
    <w:rsid w:val="00A86B21"/>
    <w:rsid w:val="00A86F55"/>
    <w:rsid w:val="00A87B1A"/>
    <w:rsid w:val="00A90758"/>
    <w:rsid w:val="00A908FC"/>
    <w:rsid w:val="00A90914"/>
    <w:rsid w:val="00A9096B"/>
    <w:rsid w:val="00A97247"/>
    <w:rsid w:val="00AA0F01"/>
    <w:rsid w:val="00AA1A0F"/>
    <w:rsid w:val="00AA2282"/>
    <w:rsid w:val="00AA3A84"/>
    <w:rsid w:val="00AA465D"/>
    <w:rsid w:val="00AA4CA7"/>
    <w:rsid w:val="00AA6EF1"/>
    <w:rsid w:val="00AB067B"/>
    <w:rsid w:val="00AB076E"/>
    <w:rsid w:val="00AB0E64"/>
    <w:rsid w:val="00AB1B77"/>
    <w:rsid w:val="00AB345D"/>
    <w:rsid w:val="00AB3669"/>
    <w:rsid w:val="00AB3695"/>
    <w:rsid w:val="00AB44BF"/>
    <w:rsid w:val="00AB4F3F"/>
    <w:rsid w:val="00AB5A84"/>
    <w:rsid w:val="00AB5D3D"/>
    <w:rsid w:val="00AB5FF3"/>
    <w:rsid w:val="00AC0ACC"/>
    <w:rsid w:val="00AC1ACD"/>
    <w:rsid w:val="00AC2007"/>
    <w:rsid w:val="00AC2838"/>
    <w:rsid w:val="00AC55E9"/>
    <w:rsid w:val="00AC59F7"/>
    <w:rsid w:val="00AC6895"/>
    <w:rsid w:val="00AD05D6"/>
    <w:rsid w:val="00AD101C"/>
    <w:rsid w:val="00AD39CD"/>
    <w:rsid w:val="00AD42E1"/>
    <w:rsid w:val="00AD447B"/>
    <w:rsid w:val="00AD4A5A"/>
    <w:rsid w:val="00AD5782"/>
    <w:rsid w:val="00AD5AF7"/>
    <w:rsid w:val="00AD7542"/>
    <w:rsid w:val="00AE185F"/>
    <w:rsid w:val="00AE21C0"/>
    <w:rsid w:val="00AE2A27"/>
    <w:rsid w:val="00AE50C7"/>
    <w:rsid w:val="00AE57F3"/>
    <w:rsid w:val="00AF0DB6"/>
    <w:rsid w:val="00AF1378"/>
    <w:rsid w:val="00AF1787"/>
    <w:rsid w:val="00AF30D2"/>
    <w:rsid w:val="00AF69AB"/>
    <w:rsid w:val="00AF7D45"/>
    <w:rsid w:val="00B001F0"/>
    <w:rsid w:val="00B0112A"/>
    <w:rsid w:val="00B016AC"/>
    <w:rsid w:val="00B028A0"/>
    <w:rsid w:val="00B029B8"/>
    <w:rsid w:val="00B068D4"/>
    <w:rsid w:val="00B100F9"/>
    <w:rsid w:val="00B1088E"/>
    <w:rsid w:val="00B10A31"/>
    <w:rsid w:val="00B12150"/>
    <w:rsid w:val="00B12904"/>
    <w:rsid w:val="00B14486"/>
    <w:rsid w:val="00B149B2"/>
    <w:rsid w:val="00B17A90"/>
    <w:rsid w:val="00B24951"/>
    <w:rsid w:val="00B24E2D"/>
    <w:rsid w:val="00B251BF"/>
    <w:rsid w:val="00B25E2B"/>
    <w:rsid w:val="00B30C84"/>
    <w:rsid w:val="00B3192F"/>
    <w:rsid w:val="00B31E77"/>
    <w:rsid w:val="00B323D9"/>
    <w:rsid w:val="00B329CA"/>
    <w:rsid w:val="00B32C35"/>
    <w:rsid w:val="00B35EF4"/>
    <w:rsid w:val="00B374EC"/>
    <w:rsid w:val="00B405B9"/>
    <w:rsid w:val="00B40F23"/>
    <w:rsid w:val="00B41508"/>
    <w:rsid w:val="00B4409D"/>
    <w:rsid w:val="00B44CE2"/>
    <w:rsid w:val="00B45C85"/>
    <w:rsid w:val="00B4646F"/>
    <w:rsid w:val="00B518FA"/>
    <w:rsid w:val="00B5227D"/>
    <w:rsid w:val="00B53B16"/>
    <w:rsid w:val="00B54C9E"/>
    <w:rsid w:val="00B55E9B"/>
    <w:rsid w:val="00B56074"/>
    <w:rsid w:val="00B56207"/>
    <w:rsid w:val="00B60E8D"/>
    <w:rsid w:val="00B637EB"/>
    <w:rsid w:val="00B64F1D"/>
    <w:rsid w:val="00B65B52"/>
    <w:rsid w:val="00B65D55"/>
    <w:rsid w:val="00B67510"/>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7BC6"/>
    <w:rsid w:val="00B97FBF"/>
    <w:rsid w:val="00BA01BF"/>
    <w:rsid w:val="00BA0264"/>
    <w:rsid w:val="00BA082D"/>
    <w:rsid w:val="00BA0DD7"/>
    <w:rsid w:val="00BA3F99"/>
    <w:rsid w:val="00BA79AC"/>
    <w:rsid w:val="00BA7FA6"/>
    <w:rsid w:val="00BB11E2"/>
    <w:rsid w:val="00BB12AF"/>
    <w:rsid w:val="00BB1984"/>
    <w:rsid w:val="00BB1E3F"/>
    <w:rsid w:val="00BB2C64"/>
    <w:rsid w:val="00BB2D24"/>
    <w:rsid w:val="00BB394F"/>
    <w:rsid w:val="00BB4225"/>
    <w:rsid w:val="00BB6A0B"/>
    <w:rsid w:val="00BB6F00"/>
    <w:rsid w:val="00BB7A9F"/>
    <w:rsid w:val="00BB7F90"/>
    <w:rsid w:val="00BC0B79"/>
    <w:rsid w:val="00BC0F53"/>
    <w:rsid w:val="00BC1E83"/>
    <w:rsid w:val="00BC3524"/>
    <w:rsid w:val="00BC4B39"/>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01"/>
    <w:rsid w:val="00C1036D"/>
    <w:rsid w:val="00C11329"/>
    <w:rsid w:val="00C147D4"/>
    <w:rsid w:val="00C14BB7"/>
    <w:rsid w:val="00C14C5B"/>
    <w:rsid w:val="00C15767"/>
    <w:rsid w:val="00C15C16"/>
    <w:rsid w:val="00C16666"/>
    <w:rsid w:val="00C22353"/>
    <w:rsid w:val="00C22D60"/>
    <w:rsid w:val="00C23C7F"/>
    <w:rsid w:val="00C24681"/>
    <w:rsid w:val="00C24EBA"/>
    <w:rsid w:val="00C27DD8"/>
    <w:rsid w:val="00C309B0"/>
    <w:rsid w:val="00C327BE"/>
    <w:rsid w:val="00C32FA1"/>
    <w:rsid w:val="00C3571D"/>
    <w:rsid w:val="00C37CF6"/>
    <w:rsid w:val="00C37ED7"/>
    <w:rsid w:val="00C40593"/>
    <w:rsid w:val="00C42B67"/>
    <w:rsid w:val="00C43653"/>
    <w:rsid w:val="00C4374F"/>
    <w:rsid w:val="00C44514"/>
    <w:rsid w:val="00C45636"/>
    <w:rsid w:val="00C45A36"/>
    <w:rsid w:val="00C45B90"/>
    <w:rsid w:val="00C46A4F"/>
    <w:rsid w:val="00C54710"/>
    <w:rsid w:val="00C570D9"/>
    <w:rsid w:val="00C62FC9"/>
    <w:rsid w:val="00C65D18"/>
    <w:rsid w:val="00C66DCE"/>
    <w:rsid w:val="00C66DFE"/>
    <w:rsid w:val="00C703A1"/>
    <w:rsid w:val="00C7093D"/>
    <w:rsid w:val="00C75714"/>
    <w:rsid w:val="00C75795"/>
    <w:rsid w:val="00C75FFE"/>
    <w:rsid w:val="00C77B81"/>
    <w:rsid w:val="00C801B1"/>
    <w:rsid w:val="00C80E16"/>
    <w:rsid w:val="00C80EB0"/>
    <w:rsid w:val="00C82D61"/>
    <w:rsid w:val="00C82DFA"/>
    <w:rsid w:val="00C850B6"/>
    <w:rsid w:val="00C85EDC"/>
    <w:rsid w:val="00C867B0"/>
    <w:rsid w:val="00C87458"/>
    <w:rsid w:val="00C8787E"/>
    <w:rsid w:val="00C90295"/>
    <w:rsid w:val="00C91343"/>
    <w:rsid w:val="00C92BB6"/>
    <w:rsid w:val="00C92F10"/>
    <w:rsid w:val="00C96AFE"/>
    <w:rsid w:val="00C96F4C"/>
    <w:rsid w:val="00CA1D0D"/>
    <w:rsid w:val="00CA2A82"/>
    <w:rsid w:val="00CA3486"/>
    <w:rsid w:val="00CA3976"/>
    <w:rsid w:val="00CA49F3"/>
    <w:rsid w:val="00CA4C0E"/>
    <w:rsid w:val="00CA767A"/>
    <w:rsid w:val="00CA7712"/>
    <w:rsid w:val="00CB36BD"/>
    <w:rsid w:val="00CB49FE"/>
    <w:rsid w:val="00CB59AB"/>
    <w:rsid w:val="00CB5D5A"/>
    <w:rsid w:val="00CB5F16"/>
    <w:rsid w:val="00CC08C9"/>
    <w:rsid w:val="00CC10F3"/>
    <w:rsid w:val="00CC1611"/>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986"/>
    <w:rsid w:val="00D045D3"/>
    <w:rsid w:val="00D053DB"/>
    <w:rsid w:val="00D07173"/>
    <w:rsid w:val="00D0773F"/>
    <w:rsid w:val="00D1105F"/>
    <w:rsid w:val="00D1238A"/>
    <w:rsid w:val="00D12889"/>
    <w:rsid w:val="00D12B65"/>
    <w:rsid w:val="00D13355"/>
    <w:rsid w:val="00D14563"/>
    <w:rsid w:val="00D1493F"/>
    <w:rsid w:val="00D176C6"/>
    <w:rsid w:val="00D21CAD"/>
    <w:rsid w:val="00D23A45"/>
    <w:rsid w:val="00D23EDA"/>
    <w:rsid w:val="00D25357"/>
    <w:rsid w:val="00D25F80"/>
    <w:rsid w:val="00D2676E"/>
    <w:rsid w:val="00D26C3D"/>
    <w:rsid w:val="00D272BF"/>
    <w:rsid w:val="00D302C3"/>
    <w:rsid w:val="00D31E35"/>
    <w:rsid w:val="00D33BB6"/>
    <w:rsid w:val="00D34E13"/>
    <w:rsid w:val="00D37420"/>
    <w:rsid w:val="00D42618"/>
    <w:rsid w:val="00D42841"/>
    <w:rsid w:val="00D428E1"/>
    <w:rsid w:val="00D42E5D"/>
    <w:rsid w:val="00D43A88"/>
    <w:rsid w:val="00D476A3"/>
    <w:rsid w:val="00D50417"/>
    <w:rsid w:val="00D51338"/>
    <w:rsid w:val="00D52E7D"/>
    <w:rsid w:val="00D53C71"/>
    <w:rsid w:val="00D563FF"/>
    <w:rsid w:val="00D5647B"/>
    <w:rsid w:val="00D56C76"/>
    <w:rsid w:val="00D60035"/>
    <w:rsid w:val="00D611FF"/>
    <w:rsid w:val="00D62D87"/>
    <w:rsid w:val="00D63486"/>
    <w:rsid w:val="00D6503B"/>
    <w:rsid w:val="00D65D93"/>
    <w:rsid w:val="00D67D7C"/>
    <w:rsid w:val="00D70613"/>
    <w:rsid w:val="00D70F42"/>
    <w:rsid w:val="00D71517"/>
    <w:rsid w:val="00D723B7"/>
    <w:rsid w:val="00D72486"/>
    <w:rsid w:val="00D72C75"/>
    <w:rsid w:val="00D72D34"/>
    <w:rsid w:val="00D72D6D"/>
    <w:rsid w:val="00D73DED"/>
    <w:rsid w:val="00D7470E"/>
    <w:rsid w:val="00D75244"/>
    <w:rsid w:val="00D75C6C"/>
    <w:rsid w:val="00D76333"/>
    <w:rsid w:val="00D77668"/>
    <w:rsid w:val="00D80652"/>
    <w:rsid w:val="00D80D05"/>
    <w:rsid w:val="00D836B8"/>
    <w:rsid w:val="00D84647"/>
    <w:rsid w:val="00D8469D"/>
    <w:rsid w:val="00D85222"/>
    <w:rsid w:val="00D87638"/>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0AC"/>
    <w:rsid w:val="00DE671A"/>
    <w:rsid w:val="00DE6742"/>
    <w:rsid w:val="00DE6CD1"/>
    <w:rsid w:val="00DF049B"/>
    <w:rsid w:val="00DF078C"/>
    <w:rsid w:val="00DF0840"/>
    <w:rsid w:val="00DF0C49"/>
    <w:rsid w:val="00DF35C3"/>
    <w:rsid w:val="00DF3E03"/>
    <w:rsid w:val="00DF5FCE"/>
    <w:rsid w:val="00DF67C4"/>
    <w:rsid w:val="00DF7341"/>
    <w:rsid w:val="00DF7488"/>
    <w:rsid w:val="00E01012"/>
    <w:rsid w:val="00E0319D"/>
    <w:rsid w:val="00E0663C"/>
    <w:rsid w:val="00E0683D"/>
    <w:rsid w:val="00E070C6"/>
    <w:rsid w:val="00E079EB"/>
    <w:rsid w:val="00E1039D"/>
    <w:rsid w:val="00E12BE5"/>
    <w:rsid w:val="00E136B4"/>
    <w:rsid w:val="00E14ECC"/>
    <w:rsid w:val="00E150CE"/>
    <w:rsid w:val="00E150D9"/>
    <w:rsid w:val="00E1629B"/>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4E6A"/>
    <w:rsid w:val="00E40C44"/>
    <w:rsid w:val="00E43AA7"/>
    <w:rsid w:val="00E47B32"/>
    <w:rsid w:val="00E50238"/>
    <w:rsid w:val="00E5093A"/>
    <w:rsid w:val="00E50F89"/>
    <w:rsid w:val="00E51F62"/>
    <w:rsid w:val="00E51FD1"/>
    <w:rsid w:val="00E53E66"/>
    <w:rsid w:val="00E55FAC"/>
    <w:rsid w:val="00E5779B"/>
    <w:rsid w:val="00E6123D"/>
    <w:rsid w:val="00E6562A"/>
    <w:rsid w:val="00E6728A"/>
    <w:rsid w:val="00E7034E"/>
    <w:rsid w:val="00E73C11"/>
    <w:rsid w:val="00E747CE"/>
    <w:rsid w:val="00E74F0B"/>
    <w:rsid w:val="00E75916"/>
    <w:rsid w:val="00E75ECE"/>
    <w:rsid w:val="00E76A07"/>
    <w:rsid w:val="00E82F3F"/>
    <w:rsid w:val="00E849BD"/>
    <w:rsid w:val="00E84C0A"/>
    <w:rsid w:val="00E85B5C"/>
    <w:rsid w:val="00E85F03"/>
    <w:rsid w:val="00E8615C"/>
    <w:rsid w:val="00E86187"/>
    <w:rsid w:val="00E87BF4"/>
    <w:rsid w:val="00E9024B"/>
    <w:rsid w:val="00E9072C"/>
    <w:rsid w:val="00E90FB5"/>
    <w:rsid w:val="00E916E9"/>
    <w:rsid w:val="00E927DC"/>
    <w:rsid w:val="00E95537"/>
    <w:rsid w:val="00E97225"/>
    <w:rsid w:val="00E975CB"/>
    <w:rsid w:val="00E97705"/>
    <w:rsid w:val="00E97AA8"/>
    <w:rsid w:val="00E97B2D"/>
    <w:rsid w:val="00EA1256"/>
    <w:rsid w:val="00EA37EB"/>
    <w:rsid w:val="00EA3BCB"/>
    <w:rsid w:val="00EA410A"/>
    <w:rsid w:val="00EA5374"/>
    <w:rsid w:val="00EA53C1"/>
    <w:rsid w:val="00EA741C"/>
    <w:rsid w:val="00EB007E"/>
    <w:rsid w:val="00EB372C"/>
    <w:rsid w:val="00EB3D42"/>
    <w:rsid w:val="00EB6A79"/>
    <w:rsid w:val="00EB7B46"/>
    <w:rsid w:val="00EB7C14"/>
    <w:rsid w:val="00EC0093"/>
    <w:rsid w:val="00EC0B48"/>
    <w:rsid w:val="00EC109B"/>
    <w:rsid w:val="00EC2790"/>
    <w:rsid w:val="00EC2C05"/>
    <w:rsid w:val="00EC2CE6"/>
    <w:rsid w:val="00EC3F9C"/>
    <w:rsid w:val="00EC417E"/>
    <w:rsid w:val="00EC5960"/>
    <w:rsid w:val="00EC7494"/>
    <w:rsid w:val="00EC7775"/>
    <w:rsid w:val="00ED1B45"/>
    <w:rsid w:val="00ED2992"/>
    <w:rsid w:val="00ED37CC"/>
    <w:rsid w:val="00ED40D5"/>
    <w:rsid w:val="00ED6B8F"/>
    <w:rsid w:val="00ED7AE0"/>
    <w:rsid w:val="00EE024A"/>
    <w:rsid w:val="00EE0DE6"/>
    <w:rsid w:val="00EE2105"/>
    <w:rsid w:val="00EE59B3"/>
    <w:rsid w:val="00EE65C1"/>
    <w:rsid w:val="00EE6AC6"/>
    <w:rsid w:val="00EE6BAA"/>
    <w:rsid w:val="00EF0256"/>
    <w:rsid w:val="00EF0EE8"/>
    <w:rsid w:val="00EF119F"/>
    <w:rsid w:val="00EF13B2"/>
    <w:rsid w:val="00EF2607"/>
    <w:rsid w:val="00EF408A"/>
    <w:rsid w:val="00EF56E9"/>
    <w:rsid w:val="00EF753B"/>
    <w:rsid w:val="00EF7629"/>
    <w:rsid w:val="00F000D5"/>
    <w:rsid w:val="00F043A9"/>
    <w:rsid w:val="00F04A84"/>
    <w:rsid w:val="00F0697C"/>
    <w:rsid w:val="00F069DF"/>
    <w:rsid w:val="00F11541"/>
    <w:rsid w:val="00F11FB1"/>
    <w:rsid w:val="00F1233A"/>
    <w:rsid w:val="00F15044"/>
    <w:rsid w:val="00F1542F"/>
    <w:rsid w:val="00F20290"/>
    <w:rsid w:val="00F20366"/>
    <w:rsid w:val="00F2142B"/>
    <w:rsid w:val="00F222F4"/>
    <w:rsid w:val="00F230A8"/>
    <w:rsid w:val="00F342BB"/>
    <w:rsid w:val="00F373C8"/>
    <w:rsid w:val="00F40750"/>
    <w:rsid w:val="00F416C3"/>
    <w:rsid w:val="00F4268E"/>
    <w:rsid w:val="00F42A59"/>
    <w:rsid w:val="00F434FC"/>
    <w:rsid w:val="00F44081"/>
    <w:rsid w:val="00F45018"/>
    <w:rsid w:val="00F451F1"/>
    <w:rsid w:val="00F45CA9"/>
    <w:rsid w:val="00F46EE0"/>
    <w:rsid w:val="00F47655"/>
    <w:rsid w:val="00F47D4F"/>
    <w:rsid w:val="00F51061"/>
    <w:rsid w:val="00F5196D"/>
    <w:rsid w:val="00F526C2"/>
    <w:rsid w:val="00F527F8"/>
    <w:rsid w:val="00F53610"/>
    <w:rsid w:val="00F55966"/>
    <w:rsid w:val="00F55EBA"/>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06E"/>
    <w:rsid w:val="00F823BE"/>
    <w:rsid w:val="00F82BC2"/>
    <w:rsid w:val="00F8347A"/>
    <w:rsid w:val="00F85444"/>
    <w:rsid w:val="00F8654D"/>
    <w:rsid w:val="00F86663"/>
    <w:rsid w:val="00F868B9"/>
    <w:rsid w:val="00F86DEE"/>
    <w:rsid w:val="00F86E8E"/>
    <w:rsid w:val="00F86EEA"/>
    <w:rsid w:val="00F878E5"/>
    <w:rsid w:val="00F9002E"/>
    <w:rsid w:val="00F90740"/>
    <w:rsid w:val="00F968C7"/>
    <w:rsid w:val="00F96D30"/>
    <w:rsid w:val="00FA0E88"/>
    <w:rsid w:val="00FA71D2"/>
    <w:rsid w:val="00FB1092"/>
    <w:rsid w:val="00FB10DF"/>
    <w:rsid w:val="00FB56C7"/>
    <w:rsid w:val="00FC0014"/>
    <w:rsid w:val="00FC0B03"/>
    <w:rsid w:val="00FC1AE8"/>
    <w:rsid w:val="00FC6AA3"/>
    <w:rsid w:val="00FD099E"/>
    <w:rsid w:val="00FD1D53"/>
    <w:rsid w:val="00FD3514"/>
    <w:rsid w:val="00FD367C"/>
    <w:rsid w:val="00FD3A34"/>
    <w:rsid w:val="00FD5475"/>
    <w:rsid w:val="00FD6BC5"/>
    <w:rsid w:val="00FD6EF2"/>
    <w:rsid w:val="00FE0725"/>
    <w:rsid w:val="00FE0856"/>
    <w:rsid w:val="00FE2060"/>
    <w:rsid w:val="00FE2440"/>
    <w:rsid w:val="00FE338C"/>
    <w:rsid w:val="00FE3586"/>
    <w:rsid w:val="00FE398C"/>
    <w:rsid w:val="00FE3FF8"/>
    <w:rsid w:val="00FE409D"/>
    <w:rsid w:val="00FE4A48"/>
    <w:rsid w:val="00FE5E31"/>
    <w:rsid w:val="00FE74C6"/>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59865472"/>
        <c:axId val="165097856"/>
      </c:barChart>
      <c:catAx>
        <c:axId val="159865472"/>
        <c:scaling>
          <c:orientation val="minMax"/>
        </c:scaling>
        <c:delete val="0"/>
        <c:axPos val="b"/>
        <c:majorTickMark val="out"/>
        <c:minorTickMark val="none"/>
        <c:tickLblPos val="nextTo"/>
        <c:crossAx val="165097856"/>
        <c:crosses val="autoZero"/>
        <c:auto val="1"/>
        <c:lblAlgn val="ctr"/>
        <c:lblOffset val="100"/>
        <c:noMultiLvlLbl val="0"/>
      </c:catAx>
      <c:valAx>
        <c:axId val="165097856"/>
        <c:scaling>
          <c:orientation val="minMax"/>
        </c:scaling>
        <c:delete val="0"/>
        <c:axPos val="l"/>
        <c:majorGridlines/>
        <c:numFmt formatCode="0%" sourceLinked="1"/>
        <c:majorTickMark val="out"/>
        <c:minorTickMark val="none"/>
        <c:tickLblPos val="nextTo"/>
        <c:crossAx val="15986547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890C80-90AA-4A1D-93EE-1BAAE0E61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5</TotalTime>
  <Pages>15</Pages>
  <Words>3716</Words>
  <Characters>21185</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4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216</cp:revision>
  <dcterms:created xsi:type="dcterms:W3CDTF">2019-03-26T09:24:00Z</dcterms:created>
  <dcterms:modified xsi:type="dcterms:W3CDTF">2019-11-05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